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72772D" w:rsidRPr="00061ADB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061ADB">
        <w:rPr>
          <w:rFonts w:ascii="Times New Roman" w:hAnsi="Times New Roman" w:cs="Times New Roman"/>
          <w:b/>
          <w:sz w:val="24"/>
          <w:szCs w:val="24"/>
          <w:lang w:val="fr-FR"/>
        </w:rPr>
        <w:t>Citation</w:t>
      </w:r>
      <w:r w:rsidR="001F6DF5" w:rsidRPr="00061ADB">
        <w:rPr>
          <w:rFonts w:ascii="Times New Roman" w:hAnsi="Times New Roman" w:cs="Times New Roman"/>
          <w:b/>
          <w:sz w:val="24"/>
          <w:szCs w:val="24"/>
          <w:lang w:val="fr-FR"/>
        </w:rPr>
        <w:t xml:space="preserve"> (AERJ)</w:t>
      </w:r>
    </w:p>
    <w:p w:rsidR="002926F0" w:rsidRPr="00F85552" w:rsidRDefault="0017239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0rsFx47Y","properties":{"formattedCitation":"\\uc0\\u65288{}\\uc0\\u21513{}\\uc0\\u30000{} 2005; \\uc0\\u23567{}\\uc0\\u24029{}\\uc0\\u12539{}\\uc0\\u35199{}\\uc0\\u26449{} 2008; \\uc0\\u23567{}\\uc0\\u28580{}\\uc0\\u12539{}\\uc0\\u23567{}\\uc0\\u37326{}\\uc0\\u12539{}\\uc0\\u36817{}\\uc0\\u26862{}\\uc0\\u12539{}\\uc0\\u21916{}\\uc0\\u22810{} 2008; \\uc0\\u23665{}\\uc0\\u30000{} 2009; 2010; \\uc0\\u28580{}\\uc0\\u26449{}\\uc0\\u12539{}\\uc0\\u20234{}\\uc0\\u34276{}\\uc0\\u12539{}\\uc0\\u20493{}\\uc0\\u36062{}\\uc0\\u12539{}\\uc0\\u21513{}\\uc0\\u30000{}\\uc0\\u12539{}\\uc0\\u31282{}\\uc0\\u22435{} 2010; \\uc0\\u28580{}\\uc0\\u26449{}\\uc0\\u12539{}\\uc0\\u40658{}\\uc0\\u30000{}\\uc0\\u12539{}\\uc0\\u26085{}\\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uc0\\u19979{}\\uc0\\u37096{}\\uc0\\u12539{}\\uc0\\u23665{}\\uc0\\u26412{}\\uc0\\u12539{}\\uc0\\u26862{}\\uc0\\u19979{} 2014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・小野・近森・喜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伊藤・倍賞・吉田・稲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・黒田・日下部・山本・森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4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吉田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5; </w:t>
      </w:r>
      <w:r w:rsidR="005F3430" w:rsidRPr="005F3430">
        <w:rPr>
          <w:rFonts w:ascii="Times New Roman" w:hAnsi="Times New Roman" w:cs="Times New Roman"/>
          <w:sz w:val="24"/>
          <w:szCs w:val="24"/>
        </w:rPr>
        <w:t>小川・西村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; </w:t>
      </w:r>
      <w:r w:rsidR="005F3430" w:rsidRPr="005F3430">
        <w:rPr>
          <w:rFonts w:ascii="Times New Roman" w:hAnsi="Times New Roman" w:cs="Times New Roman"/>
          <w:sz w:val="24"/>
          <w:szCs w:val="24"/>
        </w:rPr>
        <w:t>小澤・小野・近森・喜多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; </w:t>
      </w:r>
      <w:r w:rsidR="005F3430" w:rsidRPr="005F3430">
        <w:rPr>
          <w:rFonts w:ascii="Times New Roman" w:hAnsi="Times New Roman" w:cs="Times New Roman"/>
          <w:sz w:val="24"/>
          <w:szCs w:val="24"/>
        </w:rPr>
        <w:t>山田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5F3430" w:rsidRPr="005F3430">
        <w:rPr>
          <w:rFonts w:ascii="Times New Roman" w:hAnsi="Times New Roman" w:cs="Times New Roman"/>
          <w:sz w:val="24"/>
          <w:szCs w:val="24"/>
        </w:rPr>
        <w:t>澤村・伊藤・倍賞・吉田・稲垣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10; </w:t>
      </w:r>
      <w:r w:rsidR="005F3430" w:rsidRPr="005F3430">
        <w:rPr>
          <w:rFonts w:ascii="Times New Roman" w:hAnsi="Times New Roman" w:cs="Times New Roman"/>
          <w:sz w:val="24"/>
          <w:szCs w:val="24"/>
        </w:rPr>
        <w:t>澤村・黒田・日下部・山本・森下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14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72392" w:rsidRPr="00235BDA" w:rsidRDefault="0072772D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uETSqWaP","properties":{"formattedCitation":"\\uc0\\u65288{}King 2000; Kitamura 2007; Sakaue, Ogawa &amp; Sawamura 2021; Sifuna &amp; Sawamura 2010; Sifuna, Sawamura, Shimada &amp; Malenya 2015\\uc0\\u65289{}","plainCita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, Ogawa &amp; Sawamura 2021; Sifuna &amp; Sawamura 2010; Sifuna, Sawamura, Shimada &amp; Malenya 2015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type":"article-journal","container-title":"Journal of Internation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King 2000; Kitamura 2007; Sakaue, Ogawa &amp; Sawamura 2021; Sifuna &amp; Sawamura 2010; Sifuna, Sawamura, Shimada &amp; Malenya 2015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75D36" w:rsidRPr="00235BDA" w:rsidRDefault="00075D3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t>吉田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z41iHjKD","properties":{"formattedCitation":"\\uc0\\u65288{}2005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005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5"]]},"citation-key":"yoshida2005"},"suppress-author":true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2005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bookmarkStart w:id="0" w:name="_GoBack"/>
      <w:bookmarkEnd w:id="0"/>
      <w:r w:rsidR="00BB34FD" w:rsidRPr="00235BDA">
        <w:rPr>
          <w:rFonts w:ascii="Times New Roman" w:eastAsia="ＭＳ 明朝" w:hAnsi="Times New Roman" w:cs="Times New Roman"/>
          <w:sz w:val="24"/>
          <w:szCs w:val="24"/>
          <w:lang w:val="fr-FR"/>
        </w:rPr>
        <w:t xml:space="preserve"> </w:t>
      </w:r>
    </w:p>
    <w:p w:rsidR="00490EA1" w:rsidRPr="00F85552" w:rsidRDefault="00BB34FD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hciEhMAa","properties":{"formattedCitation":"\\uc0\\u65288{}\\uc0\\u21513{}\\uc0\\u30000{} 2005; \\uc0\\u23567{}\\uc0\\u28580{}\\uc0\\u12411{}\\uc0\\u12363{} 2008; \\uc0\\u23567{}\\uc0\\u24029{}\\uc0\\u12539{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35199{}\\uc0\\u26449{} 2008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5,"uris":["http://zotero.org/users/2816249/items/S2DBAPQI"],"itemData":{"id":5085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1,"uris":["http://zotero.org/users/2816249/items/94VENHQ6"],"itemData":{"id":5081,"type":"book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":{"date-parts":[["2008"]]},"citation-key":"ogawa200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吉田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5; </w:t>
      </w:r>
      <w:r w:rsidR="005F3430" w:rsidRPr="005F3430">
        <w:rPr>
          <w:rFonts w:ascii="Times New Roman" w:hAnsi="Times New Roman" w:cs="Times New Roman"/>
          <w:sz w:val="24"/>
          <w:szCs w:val="24"/>
        </w:rPr>
        <w:t>小澤ほか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; </w:t>
      </w:r>
      <w:r w:rsidR="005F3430" w:rsidRPr="005F3430">
        <w:rPr>
          <w:rFonts w:ascii="Times New Roman" w:hAnsi="Times New Roman" w:cs="Times New Roman"/>
          <w:sz w:val="24"/>
          <w:szCs w:val="24"/>
        </w:rPr>
        <w:t>小川・西村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D93519" w:rsidRPr="00235BDA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 ADDIN ZOTERO_ITEM CSL_CITATION {"citationID":"dNUsWEF4","properties":{"formattedCitation":"\\uc0\\u65288{}\\uc0\\u21513{}\\uc0\\u30000{} 2005; \\uc0\\u23567{}\\uc0\\u24029{}\\uc0\\u12539{}\\uc0\\u35199{}\\uc0\\u26449{} 2008; \\uc0\\u23567{}\\uc0\\u28580{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}\\uc0\\u12411{}\\uc0\\u12363{} 2008; \\uc0\\u23665{}\\uc0\\u30000{} 2009; 2010; \\uc0\\u28580{}\\uc0\\u26449{}\\uc0\\u12411{}\\uc0\\u12363{} 2010; 2014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5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・西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ほ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9; 2010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ほ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10; 2014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2,"uris":["http://zotero.org/users/2816249/items/9BAFIWVJ"],"itemData":{"id":5082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開発論―理論と実践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よし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1-140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有斐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高等教育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和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横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祐見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5"]]},"citation-key":"yoshida2005"}},{"id":5081,"uris":["http://zotero.org/users/2816249/items/94VENHQ6"],"itemData":{"id":5081,"type":"book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が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学文社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途上国における基礎教育支援―国際的潮流と日本の援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―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川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啓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西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幹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gawa2008"}},{"id":5085,"uris":["http://zotero.org/users/2816249/items/S2DBAPQI"],"itemData":{"id":5085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教育協力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ue":"3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おざ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1-16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の大学による基礎教育開発に資する自立的研究への支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ウガンダにおける事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澤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由美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近森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憲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喜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雅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ozawa2008"}},{"id":5080,"uris":["http://zotero.org/users/2816249/items/BVWRPTDH"],"itemData":{"id":5080,"type":"book","ISBN":"4-7944-5040-0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創成社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国際協力と学校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におけるまなびの現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9"]]},"citation-key":"yamada2009"}},{"id":5077,"uris":["http://zotero.org/users/2816249/items/M7GI6NSJ"],"itemData":{"id":5077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やま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12-23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の歴史的展開と現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-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真の地域理解に向け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肖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yamada2010"}},{"id":5078,"uris":["http://zotero.org/users/2816249/items/Z9EABZEA"],"itemData":{"id":5078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24-40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ケニアの初等教育分野におけ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lt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マルチ・フィールドワーク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&gt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の試み―アフリカにおける複眼的な子ども研究をめざして―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1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伊藤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瑞規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倍賞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佑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吉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孝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稲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陽平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0"]]},"citation-key":"sawamura2010"}},{"id":5079,"uris":["http://zotero.org/users/2816249/items/R5RCA65E"],"itemData":{"id":5079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2185-8268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アフリカ教育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さわむ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97-119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困難な状況にある子どもの教育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澤村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信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黒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日下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山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香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森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稔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14"]]},"citation-key":"sawamura2014"}}],"schema":"https://github.com/citat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吉田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5; </w:t>
      </w:r>
      <w:r w:rsidR="005F3430" w:rsidRPr="005F3430">
        <w:rPr>
          <w:rFonts w:ascii="Times New Roman" w:hAnsi="Times New Roman" w:cs="Times New Roman"/>
          <w:sz w:val="24"/>
          <w:szCs w:val="24"/>
        </w:rPr>
        <w:t>小川・西村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; </w:t>
      </w:r>
      <w:r w:rsidR="005F3430" w:rsidRPr="005F3430">
        <w:rPr>
          <w:rFonts w:ascii="Times New Roman" w:hAnsi="Times New Roman" w:cs="Times New Roman"/>
          <w:sz w:val="24"/>
          <w:szCs w:val="24"/>
        </w:rPr>
        <w:t>小澤ほか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; </w:t>
      </w:r>
      <w:r w:rsidR="005F3430" w:rsidRPr="005F3430">
        <w:rPr>
          <w:rFonts w:ascii="Times New Roman" w:hAnsi="Times New Roman" w:cs="Times New Roman"/>
          <w:sz w:val="24"/>
          <w:szCs w:val="24"/>
        </w:rPr>
        <w:t>山田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9; 2010; </w:t>
      </w:r>
      <w:r w:rsidR="005F3430" w:rsidRPr="005F3430">
        <w:rPr>
          <w:rFonts w:ascii="Times New Roman" w:hAnsi="Times New Roman" w:cs="Times New Roman"/>
          <w:sz w:val="24"/>
          <w:szCs w:val="24"/>
        </w:rPr>
        <w:t>澤村ほか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10; 2014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4E4AC5" w:rsidRPr="00044E69" w:rsidRDefault="004E4AC5" w:rsidP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IeRbU6v6","properties":{"formattedCitation":"\\uc0\\u65288{}King 2000; Kitamura 2007; Sakaue et al. 2021; Sifuna &amp; Sawamura 2010; Sifuna et al. 2015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ing 2000; Kitamura 2007; Sakaue et al. 2021; Sifuna &amp; Sawamura 2010; Sifuna et al. 2015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086,"uris":["http://zotero.org/users/2816249/items/E5YFVT25"],"itemData":{"id":5086,"type":"article-journal","container-title":"Journal of Internation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al Cooperation in Education","DOI":"http://doi.org/10.15027/34134","ISSN":"1344-2996","issue":"2","journalAbbreviation":"Journal of International Cooperation in Education","page":"23-48","title":"Towards knowledge-based aid: a new way of working or a new North-South divide?","volume":"3","author":[{"family":"King","given":"Kenneth"}],"issued":{"date-parts":[["2000"]]},"citation-key":"king2000"}},{"id":5084,"uris":["http://zotero.org/users/2816249/items/A4KV5GRE"],"itemData":{"id":5084,"type":"chapter","container-title":"Education for All: Global Promises, National Challenges","event-place":"Oxford","page":"33-74","publisher":"Elsevier","publisher-place":"Oxford","title":"The Political Dimension of International Cooperation in Education: Mechanisms of Global Governance to Promote Education for All","author":[{"family":"Kitamura","given":"Yuto"}],"editor":[{"family":"Baker","given":"David"},{"family":"Wiseman","given":"Alexander"}],"issued":{"date-parts":[["2007"]]},"citation-key":"kitamura2007"}},{"id":5076,"uris":["http://zotero.org/users/2816249/items/BJFJQBQU"],"itemData":{"id":5076,"type":"article-journal","container-title":"Africa Educational Research Journal","ISSN":"2185-8268","journalAbbreviation":"Africa Educational Research Journal","note":"publisher: Japan Society for Africa Educational Research","page":"4-18","title":"Inequality in Learning Engagements Amid the COVID-19 Pandemic: A Comparative Study of Kenya, Uganda, and Malawi","volume":"12","author":[{"family":"Sakaue","given":"Katsuki"},{"family":"Ogawa","given":"Miku"},{"family":"Sawamura","given":"Nobuhide"}],"issued":{"date-parts":[["2021"]]},"citation-key":"sakaue2021"}},{"id":5083,"uris":["http://zotero.org/users/2816249/items/JNRNWX57"],"itemData":{"id":5083,"type":"book","event-place":"New York","publisher":"Nova Science Publishers","publisher-place":"New York","title":"Challenges of quality education in Sub-Saharan African countries","author":[{"family":"Sifuna","given":"Daniel N"},{"family":"Sawamura","given":"Nobuhide"}],"issued":{"date-parts":[["2010"]]},"citation-key":"sifuna2010"}},{"id":5087,"uris":["http://zotero.org/users/2816249/items/EQPIJJ8P"],"itemData":{"id":5087,"type":"chapter","container-title":"Comparative Analysis on Universal Primary Education Policy and Practice in Sub-Saharan Africa","ISBN":"94-6300-025-9","page":"135-153","publisher":"Brill","title":"UPE Policy and Quality of Education in Kenya","author":[{"family":"Sifuna","given":"Daniel N"},{"family":"Sawamura","given":"Nobuhide"},{"family":"Shimada","given":"Kentaro"},{"family":"Malenya","given":"Francis L"}],"editor":[{"family":"Ogawa","given":"Keiichi"},{"family":"Nishimura","given":"Mikiko"}],"issued":{"date-parts":[["2015"]]},"citation-key":"sifuna2015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King 2000; Kitamura 2007; Sakaue et al. 2021; Sifuna &amp; Sawamura 2010; Sifuna et al. 2015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4E4AC5" w:rsidRPr="00044E69" w:rsidRDefault="004E4AC5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D93519" w:rsidRPr="00044E69" w:rsidRDefault="00D93519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1F6DF5" w:rsidRPr="00044E69" w:rsidRDefault="001F6DF5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bookmarkStart w:id="1" w:name="_Hlk120737377"/>
      <w:r w:rsidRPr="00044E69">
        <w:rPr>
          <w:rFonts w:ascii="Times New Roman" w:hAnsi="Times New Roman" w:cs="Times New Roman"/>
          <w:b/>
          <w:sz w:val="24"/>
          <w:szCs w:val="24"/>
          <w:lang w:val="fr-FR"/>
        </w:rPr>
        <w:t>Citation (JIDS)</w:t>
      </w:r>
    </w:p>
    <w:p w:rsidR="001F6DF5" w:rsidRPr="00044E69" w:rsidRDefault="00747861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LqA2MIu","properties":{"formattedCitation":"\\uc0\\u65288{}\\uc0\\u35199{}\\uc0\\u24029{} 1989\\uc0\\u65289{}","plainCitation":"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89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87,"uris":["http://zotero.org/users/2816249/items/F2HVYZ4H"],"itemData":{"id":5187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内発的発展論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にしかわ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3-41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東京大学出版会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内発的発展論の起源と今日的意義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西川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潤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鶴見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和子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川田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侃</w:instrText>
      </w:r>
      <w:r w:rsidR="00044E69" w:rsidRP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1989"]]},"citation-key":"nishikawa1989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西川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 xml:space="preserve"> 1989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747861" w:rsidRPr="00947A90" w:rsidRDefault="00747861">
      <w:pPr>
        <w:rPr>
          <w:rFonts w:ascii="Times New Roman" w:eastAsia="ＭＳ 明朝" w:hAnsi="Times New Roman" w:cs="Times New Roman"/>
          <w:sz w:val="24"/>
          <w:szCs w:val="24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 w:rsidRPr="005F3430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mQ6JKDyK","properties":{"formattedCitation":"\\uc0\\u65288{}\\uc0\\u23665{}\\uc0\\u19979{} 1999; World Bank 2000; Thoburn 2000; \\uc0\\u22269{}\\uc0\\u38555{}\\uc0\\u21332{}\\uc0\\u21147{}\\uc0\\u37504{}\\uc0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>\\u34892{} 1999; Stiglitz 1998\\uc0\\u65289{}","plainCitation":"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World Bank 2000; Thoburn 2000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1999; Stiglitz 1998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88,"uris":["http://zotero.org/users/2816249/items/DXIW6Y53"],"itemData":{"id":5188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>","ISSN":"1342-3045","issue":"2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国際開発研究</w:instrText>
      </w:r>
      <w:r w:rsidR="00044E69" w:rsidRPr="005F3430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やました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age":"1-4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開発協力における知識情報の共有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特集の目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volume":"8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山下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彰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>,"issued":{"date-parts":[["1999"]]},"citation-key":"yamashita1999"}},{"id":5189,"uris":["http://zotero.org/users/2816249/items/MGY7VASG"],"itemData":{"id":5189,"type":"book","event-place":"New York","ISBN":"0-19-521129-4","publisher":"Oxford University Press","publisher-place":"New York","title":"World development report 2000/2001: Attacking poverty","author":[{"literal":"World Bank"}],"issued":{"date-parts":[["2000"]]},"citation-key":"worldbank2000"}},{"id":5190,"uris":["http://zotero.org/users/2816249/items/7GK4TYWT"],"itemData":{"id":5190,"type":"article-journal","container-title":"Journal of International Development Studies","ISSN":"1342-3045","issue":"2","journalAbbreviation":"Journal of International Development Studies","note":"publisher: The Japan Society for International Development","page":"49-62","title":"Development studies education in universities in the new millennium: a United Kingdom perspective","volume":"9","author":[{"family":"Thoburn","given":"John T"}],"issued":{"date-parts":[["200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0"]]},"citation-key":"thoburn2000"}},{"id":5191,"uris":["http://zotero.org/users/2816249/items/BNE2CUYK"],"itemData":{"id":5191,"type":"webpage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こくさいきょうりょくぎんこう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途上国実施機関の組織能力分析―バングラデッシュ、タイ、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インドネシアの事例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URL":"http://www.jbic.go.jp/japanese/research/ index.html","author":[{"literal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国際協力銀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accessed":{"date-parts":[["2001",2,15]]},"issued":{"date-parts":[["1999"]]},"citation-key":"kokusaikyoryokuginko1999"}},{"id":5192,"uris":["http: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//zotero.org/users/2816249/items/B3BKQ6F3"],"itemData":{"id":5192,"type":"webpage","container-title":"The United Nations University World Institute for Development Economics Research, Helsinki","title":"More instruments and broader goals: moving toward the post-Washington Consensus","URL":"http://www.wider.unu.edu/ stiglitz.htm","author":[{"family":"Stiglitz","given":"Joseph E"}],"accessed":{"date-parts":[["2001",1,15]]},"issued":{"date-parts":[["1998"]]},"citation-key":"stiglitz1998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山下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1999; World Bank 2000; Thoburn 2000; </w:t>
      </w:r>
      <w:r w:rsidR="005F3430" w:rsidRPr="005F3430">
        <w:rPr>
          <w:rFonts w:ascii="Times New Roman" w:hAnsi="Times New Roman" w:cs="Times New Roman"/>
          <w:sz w:val="24"/>
          <w:szCs w:val="24"/>
        </w:rPr>
        <w:t>国際協力銀行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1999; Stiglitz 1998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D0260" w:rsidRPr="00947A90" w:rsidRDefault="00CD0260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CD0260" w:rsidRPr="00BF76AA" w:rsidRDefault="00CD0260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BF76AA">
        <w:rPr>
          <w:rFonts w:ascii="Times New Roman" w:hAnsi="Times New Roman" w:cs="Times New Roman"/>
          <w:b/>
          <w:sz w:val="24"/>
          <w:szCs w:val="24"/>
          <w:lang w:val="fr-FR"/>
        </w:rPr>
        <w:t>Citation (Kyosei)</w:t>
      </w:r>
    </w:p>
    <w:bookmarkEnd w:id="1"/>
    <w:p w:rsidR="001F6DF5" w:rsidRPr="00BF76AA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SarIqtGo","properties":{"formattedCitation":"\\uc0\\u65288{}\\uc0\\u26647{}\\uc0\\u26412{} 2006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6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4,"uris":["http://zotero.org/users/2816249/items/6DIA489X"],"itemData":{"id":5194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ISSN":"0453-0950","issue":"4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海外事情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拓殖大学海外事情研究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77-92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戦後スーダンの政治的動態―包括的平和協定の調停から一年三カ月を経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volume":"54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6"]]},"citation-key":"kurimoto2006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栗本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 xml:space="preserve"> 2006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F85552" w:rsidRPr="00166331" w:rsidRDefault="00F8555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oliFOinX","properties":{"formattedCitation":"\\uc0\\u65288{}Koizumi 2005; Malkki 2001; Hartigan 2015; Daston 2004; United Nations 2017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; Malkki 2001; Hartigan 2015; Daston 2004; United Nations 2017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.org/users/2816249/items/5HMTGIPQ"],"itemData":{"id":5218,"type":"article-journal","container-title":"Anthropology News","issue":"7","journalAbbreviatio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n":"Anthropology News","page":"9","title":"Pluralizing Anthropology","volume":"46","author":[{"family":"Koizumi","given":"Junji"}],"issued":{"date-parts":[["2005"]]},"citation-key":"koizumi2005"}},{"id":5197,"uris":["http://zotero.org/users/2816249/items/HZVAMSXB"],"itemData":{"id":5197,"type":"chapter","collection-number":"14","collection-title":"JCAS Symposium Series","container-title":"Rewriting Africa: Toward Renaissance","event-place":"Osaka","page":"239-261","publisher":"JCAS, National Museum of Ethnology","publisher-place":"Osaka","title":"Figures of the Future: Dystopia and Subjectivity in the Social Imagination of the Future","author":[{"family":"Malkki","given":"Liisa"}],"editor":[{"family":"Kurimoto","given":"Eisei"}],"issued":{"date-parts":[["2001"]]},"citation-key":"malkki2001"}},{"id":5199,"uris":["http://zotero.org/users/2816249/items/SLNTNBSU"],"itemData":{"id":5199,"type":"book","event-place":"Minneapolis","publisher":"University of Minnesota Press","publisher-place":"Minneapolis","title":"Aesop's anthropology: A multispecies approach","author":[{"family":"Hartigan","given":"John"}],"issued":{"date-parts":[["2015"]]},"citation-key":"hartigan2015"}},{"id":5200,"uris":["http://zotero.org/users/2816249/items/27IAZEFE"],"itemData":{"id":5200,"type":"book","event-place":"New York","publisher":"Zone Books","publisher-place":"New York","title":"Things that talk: Object lessons from art and science","editor":[{"family":"Daston","given":"Lorraine"}],"issued":{"date-parts":[["2004"]]},"citation-key":"daston2004"}},{"id":5217,"uris":["http://zotero.org/users/2816249/items/XI4EQUMX"],"itemData":{"id":5217,"type":"webpage","title":"One Health, September 2017","URL":"http://www.who.int/features/qa/one-health/","author":[{"family":"United Nations","given":""}],"accessed":{"date-parts":[["2022",12,6]]},"issued":{"date-parts":[["2017"]]},"citation-key":"unitednations2017"}}],"schema":"https://github.com/citation-style-language/schema/raw/master/csl-citation.json"} </w:instrTex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Koizumi 2005; Malkki 2001; Hartigan 2015; Daston 2004; United Nations 2017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 w:rsidRPr="00F85552"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C6320B" w:rsidRDefault="0012134C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mcHl8ZAI","properties":{"formattedCitation":"\\uc0\\u65288{}\\uc0\\u26647{}\\uc0\\u26412{} 2008; \\uc0\\u12498{}\\uc0\\u12505{}\\uc0\\u12452{}\\uc0\\u12525{} 2007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8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7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195,"uris":["http://zotero.org/users/2816249/items/5KXUCVRF"],"itemData":{"id":5195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ポスト・ユートピアの人類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vent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5-69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人文書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教育に託した開発・発展への夢―内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,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離散とスーダンのパリ人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石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道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田沼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幸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冨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一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ed":{"date-parts":[["2008"]]},"citation-key":"kurimoto2008"}},{"id":5196,"uris":["http://zotero.org/users/2816249/items/CEVEITNC"],"itemData":{"id":5196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第３巻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トランスナショナリティ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edi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研究報告書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004-2006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ひべいろ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\npublisher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大阪大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21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COE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プログラ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「インターフェイスの人文学」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age":"49-108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複数のグローバル化―代替的な（ネイティブに代わる）トランスナショナルな過程と行為者たち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ヒベイロ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グスタボ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リンス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transla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久保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明教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小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潤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"}],"issued":{"date-parts":[["2007"]]},"citation-key":"hibeiro200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栗本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; </w:t>
      </w:r>
      <w:r w:rsidR="005F3430" w:rsidRPr="005F3430">
        <w:rPr>
          <w:rFonts w:ascii="Times New Roman" w:hAnsi="Times New Roman" w:cs="Times New Roman"/>
          <w:sz w:val="24"/>
          <w:szCs w:val="24"/>
        </w:rPr>
        <w:t>ヒベイロ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7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061ADB" w:rsidRDefault="003808A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 ADDIN ZOTERO_ITEM CSL_CITATION {"citationID":"OAX1qJWg","properties":{"formattedCitation":"\\uc0\\u65288{}\\uc0\\u31282{}\\uc0\\u22580{} 2011; \\uc0\\u12462{}\\uc0\\u12450{}\\uc0\\u12484{} 2002; \\uc0\\u29872{}\\uc0\\u22659{}\\uc0\\u30465{} 2013\\uc0\\u6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稲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1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2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13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8,"uris":["http://zotero.org/users/2816249/items/W2U8W57J"],"itemData":{"id":5198,"type":"book","ISBN":"4-335-16067-4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いなば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弘文堂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利他主義と宗教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稲場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圭信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11"]]},"citation-key":"inaba2011"}},{"id":5215,"uris":["http://zotero.org/users/2816249/items/T4QXNJKC"],"itemData":{"id":5215,"type":"book","event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ぎあつ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みすず書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房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東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解釈人類学と反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=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反相対主義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ギアツ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クリフォー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2"]]},"citation-key":"giatsu2002"}},{"id":5216,"uris":["http://zotero.org/users/2816249/items/WEHMFQXK"],"itemData":{"id":5216,"type":"webpage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かんきょうしょ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環境白書・循環型社会白書／生物多様性白書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平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5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年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URL":"http://www.env.go.jp/policy/hakusyo/h25/index.html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環境省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"}],"accessed":{"date-parts":[["2022",12,6]]},"issued":{"date-parts":[["2013"]]},"citation-key":"kankyosho2013"}}],"schema":"https://github.com/citation-style-language/sc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稲場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11; </w:t>
      </w:r>
      <w:r w:rsidR="005F3430" w:rsidRPr="005F3430">
        <w:rPr>
          <w:rFonts w:ascii="Times New Roman" w:hAnsi="Times New Roman" w:cs="Times New Roman"/>
          <w:sz w:val="24"/>
          <w:szCs w:val="24"/>
        </w:rPr>
        <w:t>ギアツ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2; </w:t>
      </w:r>
      <w:r w:rsidR="005F3430" w:rsidRPr="005F3430">
        <w:rPr>
          <w:rFonts w:ascii="Times New Roman" w:hAnsi="Times New Roman" w:cs="Times New Roman"/>
          <w:sz w:val="24"/>
          <w:szCs w:val="24"/>
        </w:rPr>
        <w:t>環境省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13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BA75BE" w:rsidRDefault="00BA75BE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un0zFLnY","properties":{"formattedCitation":"\\uc0\\u65288{}United Nations 1977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United Nations 1977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223,"uris":["http://zotero.org/us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ers/2816249/items/VK9DKAKH"],"itemData":{"id":5223,"type":"webpage","title":"U.N. Doc. S/PV. 2046, 4 November 1977","URL":"http://www.un.org/en/documents/ods","author":[{"family":"United Nations","given":""}],"accessed":{"date-parts":[["2013",10,17]]},"issued":{"date-parts":[["1977"]]},"citation-key":"unitednations1977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United Nations 1977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1000AF" w:rsidRDefault="001000AF">
      <w:pPr>
        <w:rPr>
          <w:rFonts w:ascii="Times New Roman" w:eastAsia="ＭＳ 明朝" w:hAnsi="Times New Roman" w:cs="Times New Roman"/>
          <w:sz w:val="24"/>
          <w:szCs w:val="24"/>
        </w:rPr>
      </w:pPr>
    </w:p>
    <w:p w:rsidR="006445C1" w:rsidRPr="00044E69" w:rsidRDefault="006445C1">
      <w:pPr>
        <w:rPr>
          <w:rFonts w:ascii="Times New Roman" w:hAnsi="Times New Roman" w:cs="Times New Roman"/>
          <w:b/>
          <w:sz w:val="24"/>
          <w:szCs w:val="24"/>
        </w:rPr>
      </w:pPr>
    </w:p>
    <w:p w:rsidR="006445C1" w:rsidRPr="00044E69" w:rsidRDefault="006445C1">
      <w:pPr>
        <w:rPr>
          <w:rFonts w:ascii="Times New Roman" w:hAnsi="Times New Roman" w:cs="Times New Roman"/>
          <w:b/>
          <w:sz w:val="24"/>
          <w:szCs w:val="24"/>
        </w:rPr>
      </w:pPr>
    </w:p>
    <w:p w:rsidR="006445C1" w:rsidRPr="00044E69" w:rsidRDefault="006445C1">
      <w:pPr>
        <w:rPr>
          <w:rFonts w:ascii="Times New Roman" w:hAnsi="Times New Roman" w:cs="Times New Roman"/>
          <w:b/>
          <w:sz w:val="24"/>
          <w:szCs w:val="24"/>
        </w:rPr>
      </w:pPr>
    </w:p>
    <w:p w:rsidR="001000AF" w:rsidRPr="00044E69" w:rsidRDefault="001000AF">
      <w:pPr>
        <w:rPr>
          <w:rFonts w:ascii="Times New Roman" w:hAnsi="Times New Roman" w:cs="Times New Roman"/>
          <w:b/>
          <w:sz w:val="24"/>
          <w:szCs w:val="24"/>
        </w:rPr>
      </w:pPr>
      <w:r w:rsidRPr="00044E69">
        <w:rPr>
          <w:rFonts w:ascii="Times New Roman" w:hAnsi="Times New Roman" w:cs="Times New Roman"/>
          <w:b/>
          <w:sz w:val="24"/>
          <w:szCs w:val="24"/>
        </w:rPr>
        <w:t>Citation Kyosei (examples)</w:t>
      </w:r>
    </w:p>
    <w:p w:rsidR="004A530E" w:rsidRPr="00044E69" w:rsidRDefault="006445C1">
      <w:pPr>
        <w:rPr>
          <w:rFonts w:ascii="Times New Roman" w:eastAsia="ＭＳ 明朝" w:hAnsi="Times New Roman" w:cs="Times New Roman"/>
          <w:sz w:val="24"/>
          <w:szCs w:val="24"/>
        </w:rPr>
      </w:pPr>
      <w:r w:rsidRPr="00044E69">
        <w:rPr>
          <w:rFonts w:ascii="Times New Roman" w:eastAsia="ＭＳ 明朝" w:hAnsi="Times New Roman" w:cs="Times New Roman"/>
          <w:sz w:val="24"/>
          <w:szCs w:val="24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である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4bY2kLtZ","properties":{"formattedCitation":"\\uc0\\u65288{}\\uc0\\u26647{}\\uc0\\u26412{} 2008:65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8:65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5,"uris":["http://zotero.org/users/2816249/items/5KXUCVRF"],"itemData":{"id":5195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event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age":"45-69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人文書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教育に託した開発・発展への夢―内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,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離散とスーダンのパリ人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石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道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田沼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幸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冨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一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8"]]},"citation-key":"kurimoto2008"},"locator":"65","label":"page"}],"sche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栗本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8:65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。</w:t>
      </w:r>
    </w:p>
    <w:p w:rsidR="006445C1" w:rsidRPr="00044E69" w:rsidRDefault="006445C1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 w:hint="eastAsia"/>
          <w:sz w:val="24"/>
          <w:szCs w:val="24"/>
        </w:rPr>
        <w:t>栗本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eYGrFxRk","properties":{"formattedCitation":"\\uc0\\u65288{}2008:65\\uc0\\u8211{}66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2008:65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–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66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5,"uris":["http://zotero.org/users/2816249/items/5KXUCVRF"],"itemData":{"id":5195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event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age":"45-69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人文書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教育に託した開発・発展への夢―内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,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離散とスーダンのパリ人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石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道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田沼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幸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冨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一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8"]]},"citation-key":"kurimoto2008"},"locator":"65-66","label":"page","suppress-author":t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rue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2008:65–66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  <w:r>
        <w:rPr>
          <w:rFonts w:ascii="Times New Roman" w:eastAsia="ＭＳ 明朝" w:hAnsi="Times New Roman" w:cs="Times New Roman" w:hint="eastAsia"/>
          <w:sz w:val="24"/>
          <w:szCs w:val="24"/>
        </w:rPr>
        <w:t>は</w:t>
      </w:r>
      <w:r w:rsidRPr="00044E69">
        <w:rPr>
          <w:rFonts w:ascii="Times New Roman" w:eastAsia="ＭＳ 明朝" w:hAnsi="Times New Roman" w:cs="Times New Roman"/>
          <w:sz w:val="24"/>
          <w:szCs w:val="24"/>
        </w:rPr>
        <w:t>…</w:t>
      </w:r>
      <w:r>
        <w:rPr>
          <w:rFonts w:ascii="Times New Roman" w:eastAsia="ＭＳ 明朝" w:hAnsi="Times New Roman" w:cs="Times New Roman" w:hint="eastAsia"/>
          <w:sz w:val="24"/>
          <w:szCs w:val="24"/>
        </w:rPr>
        <w:t>と指摘している。</w:t>
      </w:r>
    </w:p>
    <w:p w:rsidR="005F0CE7" w:rsidRPr="00044E69" w:rsidRDefault="005F0CE7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1LIcr2W2","properties":{"formattedCitation":"\\uc0\\u65288{}Koizumi 2005; \\uc0\\u12498{}\\uc0\\u12505{}\\uc0\\u12452{}\\uc0\\u12525{} 2007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Koizumi 2005;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7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>ex":0},"citationItems":[{"id":5218,"uris":["http://zotero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},{"id":5196,"uris":["http://zotero.org/users/2816249/items/CEVEITNC"],"itemData":{"id":5196,"type":"chapt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第３巻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トランスナショナリティ研究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edi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研究報告書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4-2006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ひべいろ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大阪大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1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世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COE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プログラム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「インターフェイスの人文学」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age":"49-108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複数のグローバル化―代替的な（ネイティブに代わる）トランスナショナルな過程と行為者たち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ヒベイロ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グスタボ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リンス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transla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久保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明教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小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潤二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7"]]},"citation-key":"hibeiro2007"}}],"schema":"https://github.com/citation-st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Koizumi 2005; </w:t>
      </w:r>
      <w:r w:rsidR="005F3430" w:rsidRPr="005F3430">
        <w:rPr>
          <w:rFonts w:ascii="Times New Roman" w:hAnsi="Times New Roman" w:cs="Times New Roman"/>
          <w:sz w:val="24"/>
          <w:szCs w:val="24"/>
        </w:rPr>
        <w:t>ヒベイロ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7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5F0CE7" w:rsidRPr="00044E69" w:rsidRDefault="005F0CE7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k1ssIc6L","properties":{"formattedCitation":"\\uc0\\u65288{}\\uc0\\u26647{}\\uc0\\u26412{} 2006; 2008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2006; 2008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194,"uris":["http://zotero.org/users/2816249/items/6DIA489X"],"itemData":{"id":5194,"type":"article-journal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ISSN":"0453-0950","issue":"4","journalAbbrevi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海外事情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\npublisher: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拓殖大学海外事情研究所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age":"77-92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戦後スーダンの政治的動態―包括的平和協定の調停から一年三カ月を経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volume":"54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issued":{"date-parts":[["2006"]]},"citation-key":"kurimoto2006"}},{"id":5195,"uris":["http://zotero.org/users/2816249/items/5KXUCVRF"],"itemData":{"id":5195,"type":"chapter","container-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ポスト・ユートピアの人類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event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age":"45-69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人文書院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publisher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教育に託した開発・発展への夢―内戦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, 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離散とスーダンのパリ人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],"edit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石塚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道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田沼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幸子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},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冨山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一郎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"}],"issued":{"date-parts":[["2008"]]},"citation-key":"kurimoto2008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栗本</w:t>
      </w:r>
      <w:r w:rsidR="005F3430" w:rsidRPr="005F3430">
        <w:rPr>
          <w:rFonts w:ascii="Times New Roman" w:hAnsi="Times New Roman" w:cs="Times New Roman"/>
          <w:sz w:val="24"/>
          <w:szCs w:val="24"/>
        </w:rPr>
        <w:t xml:space="preserve"> 2006; 2008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</w:rPr>
        <w:fldChar w:fldCharType="end"/>
      </w:r>
    </w:p>
    <w:p w:rsidR="00947A90" w:rsidRPr="00044E69" w:rsidRDefault="00947A90">
      <w:pPr>
        <w:rPr>
          <w:rFonts w:ascii="Times New Roman" w:eastAsia="ＭＳ 明朝" w:hAnsi="Times New Roman" w:cs="Times New Roman"/>
          <w:sz w:val="24"/>
          <w:szCs w:val="24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 xml:space="preserve"> ADDIN ZOTERO_ITEM CSL_CITATION {"citationID":"z08HgZUk","properties":{"formattedCitation":"\\uc0\\u65288{}Koizumi 2005:3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Koizumi 2005:3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</w:rPr>
        <w:instrText>","noteIndex":0},"citationItems":[{"id":5218,"uris":["http://zotero.org/users/281624</w:instrText>
      </w:r>
      <w:r w:rsidR="00044E69">
        <w:rPr>
          <w:rFonts w:ascii="Times New Roman" w:eastAsia="ＭＳ 明朝" w:hAnsi="Times New Roman" w:cs="Times New Roman"/>
          <w:sz w:val="24"/>
          <w:szCs w:val="24"/>
        </w:rPr>
        <w:instrText xml:space="preserve">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3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Koizumi 2005:3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947A90" w:rsidRDefault="00947A90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BPJeQR7K","properties":{"formattedCitation":"\\uc0\\u65288{}Koizumi 2005:1\\uc0\\u8211{}2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Koizumi 2005:1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–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2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18,"uris":["http://zotero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.org/users/2816249/items/5HMTGIPQ"],"itemData":{"id":5218,"type":"article-journal","container-title":"Anthropology News","issue":"7","journalAbbreviation":"Anthropology News","page":"9","title":"Pluralizing Anthropology","volume":"46","author":[{"family":"Koizumi","given":"Junji"}],"issued":{"date-parts":[["2005"]]},"citation-key":"koizumi2005"},"locator":"1-2","label":"page"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Koizumi 2005:1–2</w:t>
      </w:r>
      <w:r w:rsidR="005F3430" w:rsidRPr="005F3430">
        <w:rPr>
          <w:rFonts w:ascii="Times New Roman" w:hAnsi="Times New Roman" w:cs="Times New Roman"/>
          <w:sz w:val="24"/>
          <w:szCs w:val="24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2642" w:rsidRDefault="005F2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5F2642" w:rsidRPr="005F2642" w:rsidRDefault="005F2642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5F2642">
        <w:rPr>
          <w:rFonts w:ascii="Times New Roman" w:hAnsi="Times New Roman" w:cs="Times New Roman"/>
          <w:b/>
          <w:sz w:val="24"/>
          <w:szCs w:val="24"/>
          <w:lang w:val="fr-FR"/>
        </w:rPr>
        <w:t>Citations Mirai Kyoso</w:t>
      </w:r>
    </w:p>
    <w:p w:rsidR="005F2642" w:rsidRDefault="005F2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EmzGWBlc","properties":{"formattedCitation":"\\uc0\\u65288{}\\uc0\\u26647{}\\uc0\\u26412{} 1996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1996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21,"uris":["http://zotero.org/users/2816249/items/58BSIEFL"],"itemData":{"id":5221,"type":"book","event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language":"ja","note":"name-kana: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くりもと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世界思想社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publisher-plac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京都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title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民族紛争を生きる人びと—現代アフリカの国家とマイノリティ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author":[{"family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栗本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give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英世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}],"issu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ed":{"date-parts":[["1996"]]},"citation-key":"kurimoto1996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</w:rPr>
        <w:t>栗本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 xml:space="preserve"> 1996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2642" w:rsidRPr="00311BD3" w:rsidRDefault="005F2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3QnfmLOT","properties":{"formattedCitation":"\\uc0\\u65288{}James, Donham, Kurimoto &amp; Triulzi 2002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James, Donham, Kurimoto &amp; Triulzi 2002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id":5222,"uris":["http://zotero.org/users/2816249/items/Y8MR8S52"],"itemData":{"id":5222,"type":"book","event-place":"Oxford","publisher":"James Currey","publisher-place":"Oxford","title":"Remapping Ethiopia: socialism and after","editor":[{"family":"James","given":"Wendy"},{"family":"Donham","given":"Donald L"},{"family":"Kurimoto","given":"Eisei"},{"family":"Triulzi","given":"Alessandro"}],"issued":{"date-parts":[["2002"]]},"citation-key":"james2002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James, Donham, Kurimoto &amp; Triulzi 2002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20926" w:rsidRPr="00311BD3" w:rsidRDefault="00520926" w:rsidP="00520926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7v9skmLi","properties":{"formattedCitation":"\\uc0\\u65288{}James et al. 2002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James et al. 2002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22,"uris":["http://zotero.org/users/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2816249/items/Y8MR8S52"],"itemData":{"id":5222,"type":"book","event-place":"Oxford","publisher":"James Currey","publisher-place":"Oxford","title":"Remapping Ethiopia: socialism and after","editor":[{"family":"James","given":"Wendy"},{"family":"Donham","given":"Donald L"},{"family":"Kurimoto","given":"Eisei"},{"family":"Triulzi","given":"Alessandro"}],"issued":{"date-parts":[["2002"]]},"citation-key":"james2002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James et al. 2002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5F0CE7" w:rsidRPr="00311BD3" w:rsidRDefault="00644642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begin"/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 xml:space="preserve"> ADDIN ZOTERO_ITEM CSL_CITATION {"citationID":"u18h0ETL","properties":{"formattedCitation":"\\uc0\\u65288{}Morita &amp; Moh\\uc0\\u225{}csi 2013\\uc0\\u65289{}","plainCitation":"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（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Morita &amp; Mohácsi 2013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）</w:instrText>
      </w:r>
      <w:r w:rsidR="00044E69">
        <w:rPr>
          <w:rFonts w:ascii="Times New Roman" w:eastAsia="ＭＳ 明朝" w:hAnsi="Times New Roman" w:cs="Times New Roman" w:hint="eastAsia"/>
          <w:sz w:val="24"/>
          <w:szCs w:val="24"/>
          <w:lang w:val="fr-FR"/>
        </w:rPr>
        <w:instrText>","noteIndex":0},"citationItems":[{"id":5224,"uris":["http</w:instrText>
      </w:r>
      <w:r w:rsidR="00044E69">
        <w:rPr>
          <w:rFonts w:ascii="Times New Roman" w:eastAsia="ＭＳ 明朝" w:hAnsi="Times New Roman" w:cs="Times New Roman"/>
          <w:sz w:val="24"/>
          <w:szCs w:val="24"/>
          <w:lang w:val="fr-FR"/>
        </w:rPr>
        <w:instrText xml:space="preserve">://zotero.org/users/2816249/items/FAQHE7DU"],"itemData":{"id":5224,"type":"article-journal","container-title":"Nature Culture","issue":"2","title":"Translations on the move: A review essay.","author":[{"family":"Morita","given":"Atsuro"},{"family":"Mohácsi","given":"Gergely"}],"issued":{"date-parts":[["2013"]]},"citation-key":"morita2013"}}],"schema":"https://github.com/citation-style-language/schema/raw/master/csl-citation.json"} </w:instrTex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（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Morita &amp; Mohácsi 2013</w:t>
      </w:r>
      <w:r w:rsidR="005F3430" w:rsidRPr="005F3430">
        <w:rPr>
          <w:rFonts w:ascii="Times New Roman" w:hAnsi="Times New Roman" w:cs="Times New Roman"/>
          <w:sz w:val="24"/>
          <w:szCs w:val="24"/>
          <w:lang w:val="fr-FR"/>
        </w:rPr>
        <w:t>）</w:t>
      </w:r>
      <w:r>
        <w:rPr>
          <w:rFonts w:ascii="Times New Roman" w:eastAsia="ＭＳ 明朝" w:hAnsi="Times New Roman" w:cs="Times New Roman"/>
          <w:sz w:val="24"/>
          <w:szCs w:val="24"/>
          <w:lang w:val="fr-FR"/>
        </w:rPr>
        <w:fldChar w:fldCharType="end"/>
      </w:r>
    </w:p>
    <w:p w:rsidR="001000AF" w:rsidRPr="00311BD3" w:rsidRDefault="001000AF">
      <w:pPr>
        <w:rPr>
          <w:rFonts w:ascii="Times New Roman" w:eastAsia="ＭＳ 明朝" w:hAnsi="Times New Roman" w:cs="Times New Roman"/>
          <w:sz w:val="24"/>
          <w:szCs w:val="24"/>
          <w:lang w:val="fr-FR"/>
        </w:rPr>
      </w:pPr>
    </w:p>
    <w:p w:rsidR="0072772D" w:rsidRPr="00E57C95" w:rsidRDefault="0072772D">
      <w:pPr>
        <w:rPr>
          <w:rFonts w:ascii="Times New Roman" w:hAnsi="Times New Roman" w:cs="Times New Roman"/>
          <w:b/>
          <w:sz w:val="24"/>
          <w:szCs w:val="24"/>
          <w:lang w:val="fr-FR"/>
        </w:rPr>
      </w:pPr>
      <w:r w:rsidRPr="00E57C95">
        <w:rPr>
          <w:rFonts w:ascii="Times New Roman" w:hAnsi="Times New Roman" w:cs="Times New Roman"/>
          <w:b/>
          <w:sz w:val="24"/>
          <w:szCs w:val="24"/>
          <w:lang w:val="fr-FR"/>
        </w:rPr>
        <w:t>Bibliography</w:t>
      </w:r>
    </w:p>
    <w:p w:rsidR="005F3430" w:rsidRPr="005F3430" w:rsidRDefault="005604B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F85552">
        <w:fldChar w:fldCharType="begin"/>
      </w:r>
      <w:r w:rsidR="005F3430">
        <w:rPr>
          <w:lang w:val="fr-FR"/>
        </w:rPr>
        <w:instrText xml:space="preserve"> ADDIN ZOTERO_BIBL {"uncited":[],"omitted":[],"custom":[]} CSL_BIBLIOGRAPHY </w:instrText>
      </w:r>
      <w:r w:rsidRPr="00F85552">
        <w:fldChar w:fldCharType="separate"/>
      </w:r>
      <w:r w:rsidR="005F3430" w:rsidRPr="005F3430">
        <w:rPr>
          <w:rFonts w:ascii="Times New Roman" w:hAnsi="Times New Roman" w:cs="Times New Roman"/>
          <w:sz w:val="24"/>
          <w:szCs w:val="24"/>
        </w:rPr>
        <w:t>稲場圭信</w:t>
      </w:r>
      <w:r w:rsidR="005F3430" w:rsidRPr="005F3430">
        <w:rPr>
          <w:rFonts w:ascii="Times New Roman" w:hAnsi="Times New Roman" w:cs="Times New Roman"/>
          <w:sz w:val="24"/>
          <w:szCs w:val="24"/>
        </w:rPr>
        <w:br/>
        <w:t xml:space="preserve"> 2011</w:t>
      </w:r>
      <w:r w:rsidR="005F3430" w:rsidRPr="005F3430">
        <w:rPr>
          <w:rFonts w:ascii="Times New Roman" w:hAnsi="Times New Roman" w:cs="Times New Roman"/>
          <w:sz w:val="24"/>
          <w:szCs w:val="24"/>
        </w:rPr>
        <w:t>『利他主義と宗教』弘文堂。</w:t>
      </w:r>
      <w:r w:rsidR="005F3430"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小川啓一・西村幹子編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8</w:t>
      </w:r>
      <w:r w:rsidRPr="005F3430">
        <w:rPr>
          <w:rFonts w:ascii="Times New Roman" w:hAnsi="Times New Roman" w:cs="Times New Roman"/>
          <w:sz w:val="24"/>
          <w:szCs w:val="24"/>
        </w:rPr>
        <w:t>『途上国における基礎教育支援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国際的潮流と日本の援助</w:t>
      </w:r>
      <w:r w:rsidRPr="005F3430">
        <w:rPr>
          <w:rFonts w:ascii="Times New Roman" w:hAnsi="Times New Roman" w:cs="Times New Roman"/>
          <w:sz w:val="24"/>
          <w:szCs w:val="24"/>
        </w:rPr>
        <w:t xml:space="preserve"> ―</w:t>
      </w:r>
      <w:r w:rsidRPr="005F3430">
        <w:rPr>
          <w:rFonts w:ascii="Times New Roman" w:hAnsi="Times New Roman" w:cs="Times New Roman"/>
          <w:sz w:val="24"/>
          <w:szCs w:val="24"/>
        </w:rPr>
        <w:t>』学文社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小澤大成・小野由美子・近森憲助・喜多雅一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8</w:t>
      </w:r>
      <w:r w:rsidRPr="005F3430">
        <w:rPr>
          <w:rFonts w:ascii="Times New Roman" w:hAnsi="Times New Roman" w:cs="Times New Roman"/>
          <w:sz w:val="24"/>
          <w:szCs w:val="24"/>
        </w:rPr>
        <w:t>「アフリカの大学による基礎教育開発に資する自立的研究への支援</w:t>
      </w:r>
      <w:r w:rsidRPr="005F3430">
        <w:rPr>
          <w:rFonts w:ascii="Times New Roman" w:hAnsi="Times New Roman" w:cs="Times New Roman"/>
          <w:sz w:val="24"/>
          <w:szCs w:val="24"/>
        </w:rPr>
        <w:t xml:space="preserve"> : </w:t>
      </w:r>
      <w:r w:rsidRPr="005F3430">
        <w:rPr>
          <w:rFonts w:ascii="Times New Roman" w:hAnsi="Times New Roman" w:cs="Times New Roman"/>
          <w:sz w:val="24"/>
          <w:szCs w:val="24"/>
        </w:rPr>
        <w:t>ウ</w:t>
      </w:r>
      <w:r w:rsidRPr="005F3430">
        <w:rPr>
          <w:rFonts w:ascii="Times New Roman" w:hAnsi="Times New Roman" w:cs="Times New Roman"/>
          <w:sz w:val="24"/>
          <w:szCs w:val="24"/>
        </w:rPr>
        <w:lastRenderedPageBreak/>
        <w:t>ガンダにおける事例」『国際教育協力研究』</w:t>
      </w:r>
      <w:r w:rsidRPr="005F3430">
        <w:rPr>
          <w:rFonts w:ascii="Times New Roman" w:hAnsi="Times New Roman" w:cs="Times New Roman"/>
          <w:sz w:val="24"/>
          <w:szCs w:val="24"/>
        </w:rPr>
        <w:t>3:11–16</w:t>
      </w:r>
      <w:r w:rsidRPr="005F3430">
        <w:rPr>
          <w:rFonts w:ascii="Times New Roman" w:hAnsi="Times New Roman" w:cs="Times New Roman"/>
          <w:sz w:val="24"/>
          <w:szCs w:val="24"/>
        </w:rPr>
        <w:t>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環境省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3</w:t>
      </w:r>
      <w:r w:rsidRPr="005F3430">
        <w:rPr>
          <w:rFonts w:ascii="Times New Roman" w:hAnsi="Times New Roman" w:cs="Times New Roman"/>
          <w:sz w:val="24"/>
          <w:szCs w:val="24"/>
        </w:rPr>
        <w:t>「環境白書・循環型社会白書／生物多様性白書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平成</w:t>
      </w:r>
      <w:r w:rsidRPr="005F3430">
        <w:rPr>
          <w:rFonts w:ascii="Times New Roman" w:hAnsi="Times New Roman" w:cs="Times New Roman"/>
          <w:sz w:val="24"/>
          <w:szCs w:val="24"/>
        </w:rPr>
        <w:t xml:space="preserve"> 25 </w:t>
      </w:r>
      <w:r w:rsidRPr="005F3430">
        <w:rPr>
          <w:rFonts w:ascii="Times New Roman" w:hAnsi="Times New Roman" w:cs="Times New Roman"/>
          <w:sz w:val="24"/>
          <w:szCs w:val="24"/>
        </w:rPr>
        <w:t>年版」</w:t>
      </w:r>
      <w:r w:rsidRPr="005F3430">
        <w:rPr>
          <w:rFonts w:ascii="Times New Roman" w:hAnsi="Times New Roman" w:cs="Times New Roman"/>
          <w:sz w:val="24"/>
          <w:szCs w:val="24"/>
        </w:rPr>
        <w:t xml:space="preserve">http://www.env.go.jp/policy/hakusyo/h25/index.html </w:t>
      </w:r>
      <w:r w:rsidRPr="005F3430">
        <w:rPr>
          <w:rFonts w:ascii="Times New Roman" w:hAnsi="Times New Roman" w:cs="Times New Roman"/>
          <w:sz w:val="24"/>
          <w:szCs w:val="24"/>
        </w:rPr>
        <w:t>（</w:t>
      </w:r>
      <w:r w:rsidRPr="005F3430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5F3430">
        <w:rPr>
          <w:rFonts w:ascii="Times New Roman" w:hAnsi="Times New Roman" w:cs="Times New Roman"/>
          <w:sz w:val="24"/>
          <w:szCs w:val="24"/>
        </w:rPr>
        <w:t>アクセス）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ギアツクリフォード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2</w:t>
      </w:r>
      <w:r w:rsidRPr="005F3430">
        <w:rPr>
          <w:rFonts w:ascii="Times New Roman" w:hAnsi="Times New Roman" w:cs="Times New Roman"/>
          <w:sz w:val="24"/>
          <w:szCs w:val="24"/>
        </w:rPr>
        <w:t>『解釈人類学と反</w:t>
      </w:r>
      <w:r w:rsidRPr="005F3430">
        <w:rPr>
          <w:rFonts w:ascii="Times New Roman" w:hAnsi="Times New Roman" w:cs="Times New Roman"/>
          <w:sz w:val="24"/>
          <w:szCs w:val="24"/>
        </w:rPr>
        <w:t>=</w:t>
      </w:r>
      <w:r w:rsidRPr="005F3430">
        <w:rPr>
          <w:rFonts w:ascii="Times New Roman" w:hAnsi="Times New Roman" w:cs="Times New Roman"/>
          <w:sz w:val="24"/>
          <w:szCs w:val="24"/>
        </w:rPr>
        <w:t>反相対主義』小泉潤二編訳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、東京</w:t>
      </w:r>
      <w:r w:rsidRPr="005F3430">
        <w:rPr>
          <w:rFonts w:ascii="Times New Roman" w:hAnsi="Times New Roman" w:cs="Times New Roman"/>
          <w:sz w:val="24"/>
          <w:szCs w:val="24"/>
        </w:rPr>
        <w:t xml:space="preserve">: </w:t>
      </w:r>
      <w:r w:rsidRPr="005F3430">
        <w:rPr>
          <w:rFonts w:ascii="Times New Roman" w:hAnsi="Times New Roman" w:cs="Times New Roman"/>
          <w:sz w:val="24"/>
          <w:szCs w:val="24"/>
        </w:rPr>
        <w:t>みすず書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房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栗本英世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1996</w:t>
      </w:r>
      <w:r w:rsidRPr="005F3430">
        <w:rPr>
          <w:rFonts w:ascii="Times New Roman" w:hAnsi="Times New Roman" w:cs="Times New Roman"/>
          <w:sz w:val="24"/>
          <w:szCs w:val="24"/>
        </w:rPr>
        <w:t>『民族紛争を生きる人びと</w:t>
      </w:r>
      <w:r w:rsidRPr="005F3430">
        <w:rPr>
          <w:rFonts w:ascii="Times New Roman" w:hAnsi="Times New Roman" w:cs="Times New Roman"/>
          <w:sz w:val="24"/>
          <w:szCs w:val="24"/>
        </w:rPr>
        <w:t>—</w:t>
      </w:r>
      <w:r w:rsidRPr="005F3430">
        <w:rPr>
          <w:rFonts w:ascii="Times New Roman" w:hAnsi="Times New Roman" w:cs="Times New Roman"/>
          <w:sz w:val="24"/>
          <w:szCs w:val="24"/>
        </w:rPr>
        <w:t>現代アフリカの国家とマイノリティ』京都</w:t>
      </w:r>
      <w:r w:rsidRPr="005F3430">
        <w:rPr>
          <w:rFonts w:ascii="Times New Roman" w:hAnsi="Times New Roman" w:cs="Times New Roman"/>
          <w:sz w:val="24"/>
          <w:szCs w:val="24"/>
        </w:rPr>
        <w:t xml:space="preserve">: </w:t>
      </w:r>
      <w:r w:rsidRPr="005F3430">
        <w:rPr>
          <w:rFonts w:ascii="Times New Roman" w:hAnsi="Times New Roman" w:cs="Times New Roman"/>
          <w:sz w:val="24"/>
          <w:szCs w:val="24"/>
        </w:rPr>
        <w:t>世界思想社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br/>
        <w:t>2006</w:t>
      </w:r>
      <w:r w:rsidRPr="005F3430">
        <w:rPr>
          <w:rFonts w:ascii="Times New Roman" w:hAnsi="Times New Roman" w:cs="Times New Roman"/>
          <w:sz w:val="24"/>
          <w:szCs w:val="24"/>
        </w:rPr>
        <w:t>「戦後スーダンの政治的動態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包括的平和協定の調停から一年三カ月を経て」『海外事情』</w:t>
      </w:r>
      <w:r w:rsidRPr="005F3430">
        <w:rPr>
          <w:rFonts w:ascii="Times New Roman" w:hAnsi="Times New Roman" w:cs="Times New Roman"/>
          <w:sz w:val="24"/>
          <w:szCs w:val="24"/>
        </w:rPr>
        <w:t>54(4):77–92</w:t>
      </w:r>
      <w:r w:rsidRPr="005F3430">
        <w:rPr>
          <w:rFonts w:ascii="Times New Roman" w:hAnsi="Times New Roman" w:cs="Times New Roman"/>
          <w:sz w:val="24"/>
          <w:szCs w:val="24"/>
        </w:rPr>
        <w:t>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br/>
        <w:t>2008</w:t>
      </w:r>
      <w:r w:rsidRPr="005F3430">
        <w:rPr>
          <w:rFonts w:ascii="Times New Roman" w:hAnsi="Times New Roman" w:cs="Times New Roman"/>
          <w:sz w:val="24"/>
          <w:szCs w:val="24"/>
        </w:rPr>
        <w:t>「教育に託した開発・発展への夢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内戦</w:t>
      </w:r>
      <w:r w:rsidRPr="005F3430">
        <w:rPr>
          <w:rFonts w:ascii="Times New Roman" w:hAnsi="Times New Roman" w:cs="Times New Roman"/>
          <w:sz w:val="24"/>
          <w:szCs w:val="24"/>
        </w:rPr>
        <w:t xml:space="preserve">, </w:t>
      </w:r>
      <w:r w:rsidRPr="005F3430">
        <w:rPr>
          <w:rFonts w:ascii="Times New Roman" w:hAnsi="Times New Roman" w:cs="Times New Roman"/>
          <w:sz w:val="24"/>
          <w:szCs w:val="24"/>
        </w:rPr>
        <w:t>離散とスーダンのパリ人」石塚道子・田沼幸子・冨山一郎編『ポスト・ユートピアの人類学』</w:t>
      </w:r>
      <w:r w:rsidRPr="005F3430">
        <w:rPr>
          <w:rFonts w:ascii="Times New Roman" w:hAnsi="Times New Roman" w:cs="Times New Roman"/>
          <w:sz w:val="24"/>
          <w:szCs w:val="24"/>
        </w:rPr>
        <w:t>pp. 45–69</w:t>
      </w:r>
      <w:r w:rsidRPr="005F3430">
        <w:rPr>
          <w:rFonts w:ascii="Times New Roman" w:hAnsi="Times New Roman" w:cs="Times New Roman"/>
          <w:sz w:val="24"/>
          <w:szCs w:val="24"/>
        </w:rPr>
        <w:t>、京都</w:t>
      </w:r>
      <w:r w:rsidRPr="005F3430">
        <w:rPr>
          <w:rFonts w:ascii="Times New Roman" w:hAnsi="Times New Roman" w:cs="Times New Roman"/>
          <w:sz w:val="24"/>
          <w:szCs w:val="24"/>
        </w:rPr>
        <w:t xml:space="preserve">: </w:t>
      </w:r>
      <w:r w:rsidRPr="005F3430">
        <w:rPr>
          <w:rFonts w:ascii="Times New Roman" w:hAnsi="Times New Roman" w:cs="Times New Roman"/>
          <w:sz w:val="24"/>
          <w:szCs w:val="24"/>
        </w:rPr>
        <w:t>人文書院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国際協力銀行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1999</w:t>
      </w:r>
      <w:r w:rsidRPr="005F3430">
        <w:rPr>
          <w:rFonts w:ascii="Times New Roman" w:hAnsi="Times New Roman" w:cs="Times New Roman"/>
          <w:sz w:val="24"/>
          <w:szCs w:val="24"/>
        </w:rPr>
        <w:t>「途上国実施機関の組織能力分析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バングラデッシュ、タイ、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インドネシアの事例研究」、国際協力銀行。</w:t>
      </w:r>
      <w:r w:rsidRPr="005F3430">
        <w:rPr>
          <w:rFonts w:ascii="Times New Roman" w:hAnsi="Times New Roman" w:cs="Times New Roman"/>
          <w:sz w:val="24"/>
          <w:szCs w:val="24"/>
        </w:rPr>
        <w:t xml:space="preserve">http://www.jbic.go.jp/japanese/research/ index.html </w:t>
      </w:r>
      <w:r w:rsidRPr="005F3430">
        <w:rPr>
          <w:rFonts w:ascii="Times New Roman" w:hAnsi="Times New Roman" w:cs="Times New Roman"/>
          <w:sz w:val="24"/>
          <w:szCs w:val="24"/>
        </w:rPr>
        <w:t>（</w:t>
      </w:r>
      <w:r w:rsidRPr="005F3430">
        <w:rPr>
          <w:rFonts w:ascii="Times New Roman" w:hAnsi="Times New Roman" w:cs="Times New Roman"/>
          <w:sz w:val="24"/>
          <w:szCs w:val="24"/>
        </w:rPr>
        <w:t xml:space="preserve">2001/2/15 </w:t>
      </w:r>
      <w:r w:rsidRPr="005F3430">
        <w:rPr>
          <w:rFonts w:ascii="Times New Roman" w:hAnsi="Times New Roman" w:cs="Times New Roman"/>
          <w:sz w:val="24"/>
          <w:szCs w:val="24"/>
        </w:rPr>
        <w:t>アクセス）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澤村信英・伊藤瑞規・倍賞佑里・吉田孝之・稲垣陽平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0</w:t>
      </w:r>
      <w:r w:rsidRPr="005F3430">
        <w:rPr>
          <w:rFonts w:ascii="Times New Roman" w:hAnsi="Times New Roman" w:cs="Times New Roman"/>
          <w:sz w:val="24"/>
          <w:szCs w:val="24"/>
        </w:rPr>
        <w:t>「ケニアの初等教育分野における</w:t>
      </w:r>
      <w:r w:rsidRPr="005F3430">
        <w:rPr>
          <w:rFonts w:ascii="Times New Roman" w:hAnsi="Times New Roman" w:cs="Times New Roman"/>
          <w:sz w:val="24"/>
          <w:szCs w:val="24"/>
        </w:rPr>
        <w:t xml:space="preserve">&lt; </w:t>
      </w:r>
      <w:r w:rsidRPr="005F3430">
        <w:rPr>
          <w:rFonts w:ascii="Times New Roman" w:hAnsi="Times New Roman" w:cs="Times New Roman"/>
          <w:sz w:val="24"/>
          <w:szCs w:val="24"/>
        </w:rPr>
        <w:t>マルチ・フィールドワーク</w:t>
      </w:r>
      <w:r w:rsidRPr="005F3430">
        <w:rPr>
          <w:rFonts w:ascii="Times New Roman" w:hAnsi="Times New Roman" w:cs="Times New Roman"/>
          <w:sz w:val="24"/>
          <w:szCs w:val="24"/>
        </w:rPr>
        <w:t xml:space="preserve">&gt; </w:t>
      </w:r>
      <w:r w:rsidRPr="005F3430">
        <w:rPr>
          <w:rFonts w:ascii="Times New Roman" w:hAnsi="Times New Roman" w:cs="Times New Roman"/>
          <w:sz w:val="24"/>
          <w:szCs w:val="24"/>
        </w:rPr>
        <w:t>の試み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アフリカにおける複眼的な子ども研究をめざして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」『アフリカ教育研究』</w:t>
      </w:r>
      <w:r w:rsidRPr="005F3430">
        <w:rPr>
          <w:rFonts w:ascii="Times New Roman" w:hAnsi="Times New Roman" w:cs="Times New Roman"/>
          <w:sz w:val="24"/>
          <w:szCs w:val="24"/>
        </w:rPr>
        <w:t>1:24–40</w:t>
      </w:r>
      <w:r w:rsidRPr="005F3430">
        <w:rPr>
          <w:rFonts w:ascii="Times New Roman" w:hAnsi="Times New Roman" w:cs="Times New Roman"/>
          <w:sz w:val="24"/>
          <w:szCs w:val="24"/>
        </w:rPr>
        <w:t>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澤村信英・黒田一雄・日下部光・山本香・森下稔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4</w:t>
      </w:r>
      <w:r w:rsidRPr="005F3430">
        <w:rPr>
          <w:rFonts w:ascii="Times New Roman" w:hAnsi="Times New Roman" w:cs="Times New Roman"/>
          <w:sz w:val="24"/>
          <w:szCs w:val="24"/>
        </w:rPr>
        <w:t>「困難な状況にある子どもの教育」『アフリカ教育研究』</w:t>
      </w:r>
      <w:r w:rsidRPr="005F3430">
        <w:rPr>
          <w:rFonts w:ascii="Times New Roman" w:hAnsi="Times New Roman" w:cs="Times New Roman"/>
          <w:sz w:val="24"/>
          <w:szCs w:val="24"/>
        </w:rPr>
        <w:t>5:97–119</w:t>
      </w:r>
      <w:r w:rsidRPr="005F3430">
        <w:rPr>
          <w:rFonts w:ascii="Times New Roman" w:hAnsi="Times New Roman" w:cs="Times New Roman"/>
          <w:sz w:val="24"/>
          <w:szCs w:val="24"/>
        </w:rPr>
        <w:t>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lastRenderedPageBreak/>
        <w:t>西川潤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1989</w:t>
      </w:r>
      <w:r w:rsidRPr="005F3430">
        <w:rPr>
          <w:rFonts w:ascii="Times New Roman" w:hAnsi="Times New Roman" w:cs="Times New Roman"/>
          <w:sz w:val="24"/>
          <w:szCs w:val="24"/>
        </w:rPr>
        <w:t>「内発的発展論の起源と今日的意義」鶴見和子・川田侃編『内発的発展論』</w:t>
      </w:r>
      <w:r w:rsidRPr="005F3430">
        <w:rPr>
          <w:rFonts w:ascii="Times New Roman" w:hAnsi="Times New Roman" w:cs="Times New Roman"/>
          <w:sz w:val="24"/>
          <w:szCs w:val="24"/>
        </w:rPr>
        <w:t>pp. 3–41</w:t>
      </w:r>
      <w:r w:rsidRPr="005F3430">
        <w:rPr>
          <w:rFonts w:ascii="Times New Roman" w:hAnsi="Times New Roman" w:cs="Times New Roman"/>
          <w:sz w:val="24"/>
          <w:szCs w:val="24"/>
        </w:rPr>
        <w:t>、東京大学出版会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ヒベイログスタボ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リンス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7</w:t>
      </w:r>
      <w:r w:rsidRPr="005F3430">
        <w:rPr>
          <w:rFonts w:ascii="Times New Roman" w:hAnsi="Times New Roman" w:cs="Times New Roman"/>
          <w:sz w:val="24"/>
          <w:szCs w:val="24"/>
        </w:rPr>
        <w:t>「複数のグローバル化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代替的な（ネイティブに代わる）トランスナショナルな過程と行為者たち」久保明教訳、小泉潤二・栗本英世編『第３巻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トランスナショナリティ研究』（「インターフェイスの人文学」研究報告書</w:t>
      </w:r>
      <w:r w:rsidRPr="005F3430">
        <w:rPr>
          <w:rFonts w:ascii="Times New Roman" w:hAnsi="Times New Roman" w:cs="Times New Roman"/>
          <w:sz w:val="24"/>
          <w:szCs w:val="24"/>
        </w:rPr>
        <w:t xml:space="preserve"> 2004-2006</w:t>
      </w:r>
      <w:r w:rsidRPr="005F3430">
        <w:rPr>
          <w:rFonts w:ascii="Times New Roman" w:hAnsi="Times New Roman" w:cs="Times New Roman"/>
          <w:sz w:val="24"/>
          <w:szCs w:val="24"/>
        </w:rPr>
        <w:t>）</w:t>
      </w:r>
      <w:r w:rsidRPr="005F3430">
        <w:rPr>
          <w:rFonts w:ascii="Times New Roman" w:hAnsi="Times New Roman" w:cs="Times New Roman"/>
          <w:sz w:val="24"/>
          <w:szCs w:val="24"/>
        </w:rPr>
        <w:t>pp. 49–108</w:t>
      </w:r>
      <w:r w:rsidRPr="005F3430">
        <w:rPr>
          <w:rFonts w:ascii="Times New Roman" w:hAnsi="Times New Roman" w:cs="Times New Roman"/>
          <w:sz w:val="24"/>
          <w:szCs w:val="24"/>
        </w:rPr>
        <w:t>、大阪大学</w:t>
      </w:r>
      <w:r w:rsidRPr="005F3430">
        <w:rPr>
          <w:rFonts w:ascii="Times New Roman" w:hAnsi="Times New Roman" w:cs="Times New Roman"/>
          <w:sz w:val="24"/>
          <w:szCs w:val="24"/>
        </w:rPr>
        <w:t xml:space="preserve"> 21 </w:t>
      </w:r>
      <w:r w:rsidRPr="005F3430">
        <w:rPr>
          <w:rFonts w:ascii="Times New Roman" w:hAnsi="Times New Roman" w:cs="Times New Roman"/>
          <w:sz w:val="24"/>
          <w:szCs w:val="24"/>
        </w:rPr>
        <w:t>世紀</w:t>
      </w:r>
      <w:r w:rsidRPr="005F3430">
        <w:rPr>
          <w:rFonts w:ascii="Times New Roman" w:hAnsi="Times New Roman" w:cs="Times New Roman"/>
          <w:sz w:val="24"/>
          <w:szCs w:val="24"/>
        </w:rPr>
        <w:t xml:space="preserve"> COE </w:t>
      </w:r>
      <w:r w:rsidRPr="005F3430">
        <w:rPr>
          <w:rFonts w:ascii="Times New Roman" w:hAnsi="Times New Roman" w:cs="Times New Roman"/>
          <w:sz w:val="24"/>
          <w:szCs w:val="24"/>
        </w:rPr>
        <w:t>プログラム</w:t>
      </w: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t>「インターフェイスの人文学」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山下彰一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1999</w:t>
      </w:r>
      <w:r w:rsidRPr="005F3430">
        <w:rPr>
          <w:rFonts w:ascii="Times New Roman" w:hAnsi="Times New Roman" w:cs="Times New Roman"/>
          <w:sz w:val="24"/>
          <w:szCs w:val="24"/>
        </w:rPr>
        <w:t>「開発協力における知識情報の共有化</w:t>
      </w:r>
      <w:r w:rsidRPr="005F3430">
        <w:rPr>
          <w:rFonts w:ascii="Times New Roman" w:hAnsi="Times New Roman" w:cs="Times New Roman"/>
          <w:sz w:val="24"/>
          <w:szCs w:val="24"/>
        </w:rPr>
        <w:t xml:space="preserve">: </w:t>
      </w:r>
      <w:r w:rsidRPr="005F3430">
        <w:rPr>
          <w:rFonts w:ascii="Times New Roman" w:hAnsi="Times New Roman" w:cs="Times New Roman"/>
          <w:sz w:val="24"/>
          <w:szCs w:val="24"/>
        </w:rPr>
        <w:t>特集の目的」『国際開発研究』</w:t>
      </w:r>
      <w:r w:rsidRPr="005F3430">
        <w:rPr>
          <w:rFonts w:ascii="Times New Roman" w:hAnsi="Times New Roman" w:cs="Times New Roman"/>
          <w:sz w:val="24"/>
          <w:szCs w:val="24"/>
        </w:rPr>
        <w:t>8(2):1–4</w:t>
      </w:r>
      <w:r w:rsidRPr="005F3430">
        <w:rPr>
          <w:rFonts w:ascii="Times New Roman" w:hAnsi="Times New Roman" w:cs="Times New Roman"/>
          <w:sz w:val="24"/>
          <w:szCs w:val="24"/>
        </w:rPr>
        <w:t>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山田肖子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9</w:t>
      </w:r>
      <w:r w:rsidRPr="005F3430">
        <w:rPr>
          <w:rFonts w:ascii="Times New Roman" w:hAnsi="Times New Roman" w:cs="Times New Roman"/>
          <w:sz w:val="24"/>
          <w:szCs w:val="24"/>
        </w:rPr>
        <w:t>『国際協力と学校</w:t>
      </w:r>
      <w:r w:rsidRPr="005F3430">
        <w:rPr>
          <w:rFonts w:ascii="Times New Roman" w:hAnsi="Times New Roman" w:cs="Times New Roman"/>
          <w:sz w:val="24"/>
          <w:szCs w:val="24"/>
        </w:rPr>
        <w:t xml:space="preserve">: </w:t>
      </w:r>
      <w:r w:rsidRPr="005F3430">
        <w:rPr>
          <w:rFonts w:ascii="Times New Roman" w:hAnsi="Times New Roman" w:cs="Times New Roman"/>
          <w:sz w:val="24"/>
          <w:szCs w:val="24"/>
        </w:rPr>
        <w:t>アフリカにおけるまなびの現場』創成社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br/>
        <w:t>2010</w:t>
      </w:r>
      <w:r w:rsidRPr="005F3430">
        <w:rPr>
          <w:rFonts w:ascii="Times New Roman" w:hAnsi="Times New Roman" w:cs="Times New Roman"/>
          <w:sz w:val="24"/>
          <w:szCs w:val="24"/>
        </w:rPr>
        <w:t>「アフリカ教育研究の歴史的展開と現在</w:t>
      </w:r>
      <w:r w:rsidRPr="005F3430">
        <w:rPr>
          <w:rFonts w:ascii="Times New Roman" w:hAnsi="Times New Roman" w:cs="Times New Roman"/>
          <w:sz w:val="24"/>
          <w:szCs w:val="24"/>
        </w:rPr>
        <w:t>-</w:t>
      </w:r>
      <w:r w:rsidRPr="005F3430">
        <w:rPr>
          <w:rFonts w:ascii="Times New Roman" w:hAnsi="Times New Roman" w:cs="Times New Roman"/>
          <w:sz w:val="24"/>
          <w:szCs w:val="24"/>
        </w:rPr>
        <w:t>真の地域理解に向けて」『アフリカ教育研究』</w:t>
      </w:r>
      <w:r w:rsidRPr="005F3430">
        <w:rPr>
          <w:rFonts w:ascii="Times New Roman" w:hAnsi="Times New Roman" w:cs="Times New Roman"/>
          <w:sz w:val="24"/>
          <w:szCs w:val="24"/>
        </w:rPr>
        <w:t>1:12–23</w:t>
      </w:r>
      <w:r w:rsidRPr="005F3430">
        <w:rPr>
          <w:rFonts w:ascii="Times New Roman" w:hAnsi="Times New Roman" w:cs="Times New Roman"/>
          <w:sz w:val="24"/>
          <w:szCs w:val="24"/>
        </w:rPr>
        <w:t>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吉田和浩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5</w:t>
      </w:r>
      <w:r w:rsidRPr="005F3430">
        <w:rPr>
          <w:rFonts w:ascii="Times New Roman" w:hAnsi="Times New Roman" w:cs="Times New Roman"/>
          <w:sz w:val="24"/>
          <w:szCs w:val="24"/>
        </w:rPr>
        <w:t>「高等教育」黒田一雄・横関祐見子編『国際教育開発論</w:t>
      </w:r>
      <w:r w:rsidRPr="005F3430">
        <w:rPr>
          <w:rFonts w:ascii="Times New Roman" w:hAnsi="Times New Roman" w:cs="Times New Roman"/>
          <w:sz w:val="24"/>
          <w:szCs w:val="24"/>
        </w:rPr>
        <w:t>―</w:t>
      </w:r>
      <w:r w:rsidRPr="005F3430">
        <w:rPr>
          <w:rFonts w:ascii="Times New Roman" w:hAnsi="Times New Roman" w:cs="Times New Roman"/>
          <w:sz w:val="24"/>
          <w:szCs w:val="24"/>
        </w:rPr>
        <w:t>理論と実践』</w:t>
      </w:r>
      <w:r w:rsidRPr="005F3430">
        <w:rPr>
          <w:rFonts w:ascii="Times New Roman" w:hAnsi="Times New Roman" w:cs="Times New Roman"/>
          <w:sz w:val="24"/>
          <w:szCs w:val="24"/>
        </w:rPr>
        <w:t>pp. 121–140</w:t>
      </w:r>
      <w:r w:rsidRPr="005F3430">
        <w:rPr>
          <w:rFonts w:ascii="Times New Roman" w:hAnsi="Times New Roman" w:cs="Times New Roman"/>
          <w:sz w:val="24"/>
          <w:szCs w:val="24"/>
        </w:rPr>
        <w:t>、有斐閣。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Daston, Lorraine (ed.)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4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Things That Talk: Object Lessons from Art and Science</w:t>
      </w:r>
      <w:r w:rsidRPr="005F3430">
        <w:rPr>
          <w:rFonts w:ascii="Times New Roman" w:hAnsi="Times New Roman" w:cs="Times New Roman"/>
          <w:sz w:val="24"/>
          <w:szCs w:val="24"/>
        </w:rPr>
        <w:t>. New York: Zone Books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Hartigan, John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5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Aesop’s Anthropology: A Multispecies Approach</w:t>
      </w:r>
      <w:r w:rsidRPr="005F3430">
        <w:rPr>
          <w:rFonts w:ascii="Times New Roman" w:hAnsi="Times New Roman" w:cs="Times New Roman"/>
          <w:sz w:val="24"/>
          <w:szCs w:val="24"/>
        </w:rPr>
        <w:t>. Minneapolis: University of Minnesota Press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James, Wendy, Donald L. Donham, Eisei Kurimoto and Alessandro Triulzi (eds.)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2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Remapping Ethiopia: Socialism and After</w:t>
      </w:r>
      <w:r w:rsidRPr="005F3430">
        <w:rPr>
          <w:rFonts w:ascii="Times New Roman" w:hAnsi="Times New Roman" w:cs="Times New Roman"/>
          <w:sz w:val="24"/>
          <w:szCs w:val="24"/>
        </w:rPr>
        <w:t>. Oxford: James Currey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King, Kenneth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0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>Towards Knowledge-Based Aid: A New Way of Working or a New North-</w:t>
      </w:r>
      <w:r w:rsidRPr="005F3430">
        <w:rPr>
          <w:rFonts w:ascii="Times New Roman" w:hAnsi="Times New Roman" w:cs="Times New Roman"/>
          <w:sz w:val="24"/>
          <w:szCs w:val="24"/>
        </w:rPr>
        <w:lastRenderedPageBreak/>
        <w:t xml:space="preserve">South Divide?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Journal of International Cooperation in Education</w:t>
      </w:r>
      <w:r w:rsidRPr="005F3430">
        <w:rPr>
          <w:rFonts w:ascii="Times New Roman" w:hAnsi="Times New Roman" w:cs="Times New Roman"/>
          <w:sz w:val="24"/>
          <w:szCs w:val="24"/>
        </w:rPr>
        <w:t>. 3(2):23–48. http://doi.org/10.15027/34134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Kitamura, Yuto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7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The Political Dimension of International Cooperation in Education: Mechanisms of Global Governance to Promote Education for All. In D. Baker and A. Wiseman (eds.)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Education for All: Global Promises, National Challenges</w:t>
      </w:r>
      <w:r w:rsidRPr="005F3430">
        <w:rPr>
          <w:rFonts w:ascii="Times New Roman" w:hAnsi="Times New Roman" w:cs="Times New Roman"/>
          <w:sz w:val="24"/>
          <w:szCs w:val="24"/>
        </w:rPr>
        <w:t>, pp. 33–74. Oxford: Elsevier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Koizumi, Junji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5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Pluralizing Anthropology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Anthropology News</w:t>
      </w:r>
      <w:r w:rsidRPr="005F3430">
        <w:rPr>
          <w:rFonts w:ascii="Times New Roman" w:hAnsi="Times New Roman" w:cs="Times New Roman"/>
          <w:sz w:val="24"/>
          <w:szCs w:val="24"/>
        </w:rPr>
        <w:t>. 46(7):9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Malkki, Liisa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1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Figures of the Future: Dystopia and Subjectivity in the Social Imagination of the Future. In E. Kurimoto (ed.)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Rewriting Africa: Toward Renaissance</w:t>
      </w:r>
      <w:r w:rsidRPr="005F3430">
        <w:rPr>
          <w:rFonts w:ascii="Times New Roman" w:hAnsi="Times New Roman" w:cs="Times New Roman"/>
          <w:sz w:val="24"/>
          <w:szCs w:val="24"/>
        </w:rPr>
        <w:t>, pp. 239–261. JCAS Symposium Series 14. Osaka: JCAS, National Museum of Ethnology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Morita, Atsuro and Gergely Mohácsi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3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Translations on the Move: A Review Essay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Nature Culture</w:t>
      </w:r>
      <w:r w:rsidRPr="005F3430">
        <w:rPr>
          <w:rFonts w:ascii="Times New Roman" w:hAnsi="Times New Roman" w:cs="Times New Roman"/>
          <w:sz w:val="24"/>
          <w:szCs w:val="24"/>
        </w:rPr>
        <w:t>. 2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Sakaue, Katsuki, Miku Ogawa and Nobuhide Sawamura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21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Inequality in Learning Engagements Amid the COVID-19 Pandemic: A Comparative Study of Kenya, Uganda, and Malawi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Africa Educational Research Journal</w:t>
      </w:r>
      <w:r w:rsidRPr="005F3430">
        <w:rPr>
          <w:rFonts w:ascii="Times New Roman" w:hAnsi="Times New Roman" w:cs="Times New Roman"/>
          <w:sz w:val="24"/>
          <w:szCs w:val="24"/>
        </w:rPr>
        <w:t>. 12:4–18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Sifuna, Daniel N. and Nobuhide Sawamura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0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Challenges of Quality Education in Sub-Saharan African Countries</w:t>
      </w:r>
      <w:r w:rsidRPr="005F3430">
        <w:rPr>
          <w:rFonts w:ascii="Times New Roman" w:hAnsi="Times New Roman" w:cs="Times New Roman"/>
          <w:sz w:val="24"/>
          <w:szCs w:val="24"/>
        </w:rPr>
        <w:t>. New York: Nova Science Publishers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Sifuna, Daniel N., Nobuhide Sawamura, Kentaro Shimada and Francis L. Malenya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15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UPE Policy and Quality of Education in Kenya. In K. Ogawa and M. Nishimura (eds.)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Comparative Analysis on Universal Primary Education Policy and Practice in Sub-Saharan Africa</w:t>
      </w:r>
      <w:r w:rsidRPr="005F3430">
        <w:rPr>
          <w:rFonts w:ascii="Times New Roman" w:hAnsi="Times New Roman" w:cs="Times New Roman"/>
          <w:sz w:val="24"/>
          <w:szCs w:val="24"/>
        </w:rPr>
        <w:t>, pp. 135–153. Brill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Stiglitz, Joseph E.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1998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More Instruments and Broader Goals: Moving toward the Post-Washington Consensus. The United Nations University World Institute for Development Economics Research, Helsinki. http://www.wider.unu.edu/ stiglitz.htm </w:t>
      </w:r>
      <w:r w:rsidRPr="005F3430">
        <w:rPr>
          <w:rFonts w:ascii="Times New Roman" w:hAnsi="Times New Roman" w:cs="Times New Roman"/>
          <w:sz w:val="24"/>
          <w:szCs w:val="24"/>
        </w:rPr>
        <w:t>（</w:t>
      </w:r>
      <w:r w:rsidRPr="005F3430">
        <w:rPr>
          <w:rFonts w:ascii="Times New Roman" w:hAnsi="Times New Roman" w:cs="Times New Roman"/>
          <w:sz w:val="24"/>
          <w:szCs w:val="24"/>
        </w:rPr>
        <w:t xml:space="preserve">2001/1/15 </w:t>
      </w:r>
      <w:r w:rsidRPr="005F3430">
        <w:rPr>
          <w:rFonts w:ascii="Times New Roman" w:hAnsi="Times New Roman" w:cs="Times New Roman"/>
          <w:sz w:val="24"/>
          <w:szCs w:val="24"/>
        </w:rPr>
        <w:t>アクセス）</w:t>
      </w:r>
      <w:r w:rsidRPr="005F3430">
        <w:rPr>
          <w:rFonts w:ascii="Times New Roman" w:hAnsi="Times New Roman" w:cs="Times New Roman"/>
          <w:sz w:val="24"/>
          <w:szCs w:val="24"/>
        </w:rPr>
        <w:t>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Thoburn, John T.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0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Development Studies Education in Universities in the New Millennium: A United Kingdom Perspective. 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Journal of International Development Studies</w:t>
      </w:r>
      <w:r w:rsidRPr="005F3430">
        <w:rPr>
          <w:rFonts w:ascii="Times New Roman" w:hAnsi="Times New Roman" w:cs="Times New Roman"/>
          <w:sz w:val="24"/>
          <w:szCs w:val="24"/>
        </w:rPr>
        <w:t>. 9(2):49–62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lastRenderedPageBreak/>
        <w:t>United Nations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1977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U.N. Doc. S/PV. 2046, 4 November 1977. http://www.un.org/en/documents/ods </w:t>
      </w:r>
      <w:r w:rsidRPr="005F3430">
        <w:rPr>
          <w:rFonts w:ascii="Times New Roman" w:hAnsi="Times New Roman" w:cs="Times New Roman"/>
          <w:sz w:val="24"/>
          <w:szCs w:val="24"/>
        </w:rPr>
        <w:t>（</w:t>
      </w:r>
      <w:r w:rsidRPr="005F3430">
        <w:rPr>
          <w:rFonts w:ascii="Times New Roman" w:hAnsi="Times New Roman" w:cs="Times New Roman"/>
          <w:sz w:val="24"/>
          <w:szCs w:val="24"/>
        </w:rPr>
        <w:t xml:space="preserve">2013/10/17 </w:t>
      </w:r>
      <w:r w:rsidRPr="005F3430">
        <w:rPr>
          <w:rFonts w:ascii="Times New Roman" w:hAnsi="Times New Roman" w:cs="Times New Roman"/>
          <w:sz w:val="24"/>
          <w:szCs w:val="24"/>
        </w:rPr>
        <w:t>アクセス）</w:t>
      </w:r>
      <w:r w:rsidRPr="005F3430">
        <w:rPr>
          <w:rFonts w:ascii="Times New Roman" w:hAnsi="Times New Roman" w:cs="Times New Roman"/>
          <w:sz w:val="24"/>
          <w:szCs w:val="24"/>
        </w:rPr>
        <w:t>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 xml:space="preserve"> </w:t>
      </w:r>
      <w:r w:rsidRPr="005F3430">
        <w:rPr>
          <w:rFonts w:ascii="Times New Roman" w:hAnsi="Times New Roman" w:cs="Times New Roman"/>
          <w:sz w:val="24"/>
          <w:szCs w:val="24"/>
        </w:rPr>
        <w:br/>
        <w:t>2017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sz w:val="24"/>
          <w:szCs w:val="24"/>
        </w:rPr>
        <w:t xml:space="preserve">One Health, September 2017. http://www.who.int/features/qa/one-health/ </w:t>
      </w:r>
      <w:r w:rsidRPr="005F3430">
        <w:rPr>
          <w:rFonts w:ascii="Times New Roman" w:hAnsi="Times New Roman" w:cs="Times New Roman"/>
          <w:sz w:val="24"/>
          <w:szCs w:val="24"/>
        </w:rPr>
        <w:t>（</w:t>
      </w:r>
      <w:r w:rsidRPr="005F3430">
        <w:rPr>
          <w:rFonts w:ascii="Times New Roman" w:hAnsi="Times New Roman" w:cs="Times New Roman"/>
          <w:sz w:val="24"/>
          <w:szCs w:val="24"/>
        </w:rPr>
        <w:t xml:space="preserve">2022/12/6 </w:t>
      </w:r>
      <w:r w:rsidRPr="005F3430">
        <w:rPr>
          <w:rFonts w:ascii="Times New Roman" w:hAnsi="Times New Roman" w:cs="Times New Roman"/>
          <w:sz w:val="24"/>
          <w:szCs w:val="24"/>
        </w:rPr>
        <w:t>アクセス）</w:t>
      </w:r>
      <w:r w:rsidRPr="005F3430">
        <w:rPr>
          <w:rFonts w:ascii="Times New Roman" w:hAnsi="Times New Roman" w:cs="Times New Roman"/>
          <w:sz w:val="24"/>
          <w:szCs w:val="24"/>
        </w:rPr>
        <w:t>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5F3430" w:rsidRPr="005F3430" w:rsidRDefault="005F3430" w:rsidP="005F3430">
      <w:pPr>
        <w:pStyle w:val="Bibliography"/>
        <w:rPr>
          <w:rFonts w:ascii="Times New Roman" w:hAnsi="Times New Roman" w:cs="Times New Roman"/>
          <w:sz w:val="24"/>
          <w:szCs w:val="24"/>
        </w:rPr>
      </w:pPr>
      <w:r w:rsidRPr="005F3430">
        <w:rPr>
          <w:rFonts w:ascii="Times New Roman" w:hAnsi="Times New Roman" w:cs="Times New Roman"/>
          <w:sz w:val="24"/>
          <w:szCs w:val="24"/>
        </w:rPr>
        <w:t>World Bank</w:t>
      </w:r>
      <w:r w:rsidRPr="005F3430">
        <w:rPr>
          <w:rFonts w:ascii="Times New Roman" w:hAnsi="Times New Roman" w:cs="Times New Roman"/>
          <w:sz w:val="24"/>
          <w:szCs w:val="24"/>
        </w:rPr>
        <w:br/>
        <w:t xml:space="preserve"> 2000</w:t>
      </w:r>
      <w:r w:rsidRPr="005F3430">
        <w:rPr>
          <w:rFonts w:ascii="Times New Roman" w:hAnsi="Times New Roman" w:cs="Times New Roman"/>
          <w:sz w:val="24"/>
          <w:szCs w:val="24"/>
        </w:rPr>
        <w:t xml:space="preserve">　</w:t>
      </w:r>
      <w:r w:rsidRPr="005F3430">
        <w:rPr>
          <w:rFonts w:ascii="Times New Roman" w:hAnsi="Times New Roman" w:cs="Times New Roman"/>
          <w:i/>
          <w:iCs/>
          <w:sz w:val="24"/>
          <w:szCs w:val="24"/>
        </w:rPr>
        <w:t>World Development Report 2000/2001: Attacking Poverty</w:t>
      </w:r>
      <w:r w:rsidRPr="005F3430">
        <w:rPr>
          <w:rFonts w:ascii="Times New Roman" w:hAnsi="Times New Roman" w:cs="Times New Roman"/>
          <w:sz w:val="24"/>
          <w:szCs w:val="24"/>
        </w:rPr>
        <w:t>. New York: Oxford University Press.</w:t>
      </w:r>
      <w:r w:rsidRPr="005F3430">
        <w:rPr>
          <w:rFonts w:ascii="Times New Roman" w:hAnsi="Times New Roman" w:cs="Times New Roman"/>
          <w:sz w:val="24"/>
          <w:szCs w:val="24"/>
        </w:rPr>
        <w:br/>
      </w:r>
    </w:p>
    <w:p w:rsidR="0072772D" w:rsidRPr="00F85552" w:rsidRDefault="005604B0">
      <w:pPr>
        <w:rPr>
          <w:rFonts w:ascii="Times New Roman" w:hAnsi="Times New Roman" w:cs="Times New Roman"/>
          <w:sz w:val="24"/>
          <w:szCs w:val="24"/>
        </w:rPr>
      </w:pPr>
      <w:r w:rsidRPr="00F85552">
        <w:rPr>
          <w:rFonts w:ascii="Times New Roman" w:hAnsi="Times New Roman" w:cs="Times New Roman"/>
          <w:sz w:val="24"/>
          <w:szCs w:val="24"/>
        </w:rPr>
        <w:fldChar w:fldCharType="end"/>
      </w:r>
    </w:p>
    <w:sectPr w:rsidR="0072772D" w:rsidRPr="00F85552">
      <w:pgSz w:w="11906" w:h="16838"/>
      <w:pgMar w:top="1985" w:right="1701" w:bottom="1701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CD37F3" w:rsidRDefault="00CD37F3" w:rsidP="005604B0">
      <w:pPr>
        <w:spacing w:after="0" w:line="240" w:lineRule="auto"/>
      </w:pPr>
      <w:r>
        <w:separator/>
      </w:r>
    </w:p>
  </w:endnote>
  <w:endnote w:type="continuationSeparator" w:id="0">
    <w:p w:rsidR="00CD37F3" w:rsidRDefault="00CD37F3" w:rsidP="005604B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游明朝">
    <w:panose1 w:val="02020400000000000000"/>
    <w:charset w:val="80"/>
    <w:family w:val="roman"/>
    <w:pitch w:val="variable"/>
    <w:sig w:usb0="800002E7" w:usb1="2AC7FCFF" w:usb2="00000012" w:usb3="00000000" w:csb0="0002009F" w:csb1="00000000"/>
  </w:font>
  <w:font w:name="ＭＳ 明朝">
    <w:altName w:val="MS Mincho"/>
    <w:panose1 w:val="02020609040205080304"/>
    <w:charset w:val="80"/>
    <w:family w:val="roman"/>
    <w:pitch w:val="fixed"/>
    <w:sig w:usb0="E00002FF" w:usb1="6AC7FDFB" w:usb2="08000012" w:usb3="00000000" w:csb0="0002009F" w:csb1="00000000"/>
  </w:font>
  <w:font w:name="HGP明朝B">
    <w:altName w:val="游ゴシック"/>
    <w:panose1 w:val="02020800000000000000"/>
    <w:charset w:val="80"/>
    <w:family w:val="roman"/>
    <w:pitch w:val="variable"/>
    <w:sig w:usb0="80000281" w:usb1="28C76CF8" w:usb2="00000010" w:usb3="00000000" w:csb0="00020000" w:csb1="00000000"/>
  </w:font>
  <w:font w:name="游ゴシック Light">
    <w:panose1 w:val="020B0300000000000000"/>
    <w:charset w:val="80"/>
    <w:family w:val="modern"/>
    <w:pitch w:val="variable"/>
    <w:sig w:usb0="E00002FF" w:usb1="2AC7FDFF" w:usb2="00000016" w:usb3="00000000" w:csb0="0002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CD37F3" w:rsidRDefault="00CD37F3" w:rsidP="005604B0">
      <w:pPr>
        <w:spacing w:after="0" w:line="240" w:lineRule="auto"/>
      </w:pPr>
      <w:r>
        <w:separator/>
      </w:r>
    </w:p>
  </w:footnote>
  <w:footnote w:type="continuationSeparator" w:id="0">
    <w:p w:rsidR="00CD37F3" w:rsidRDefault="00CD37F3" w:rsidP="005604B0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65C34907"/>
    <w:multiLevelType w:val="multilevel"/>
    <w:tmpl w:val="6B2E2806"/>
    <w:lvl w:ilvl="0">
      <w:start w:val="1"/>
      <w:numFmt w:val="decimal"/>
      <w:pStyle w:val="jasidsection"/>
      <w:lvlText w:val="%1."/>
      <w:lvlJc w:val="left"/>
      <w:pPr>
        <w:ind w:left="425" w:hanging="425"/>
      </w:pPr>
      <w:rPr>
        <w:rFonts w:ascii="Times New Roman" w:hAnsi="Times New Roman" w:hint="default"/>
      </w:rPr>
    </w:lvl>
    <w:lvl w:ilvl="1">
      <w:start w:val="1"/>
      <w:numFmt w:val="decimal"/>
      <w:pStyle w:val="jasidsubsection"/>
      <w:lvlText w:val="%1.%2"/>
      <w:lvlJc w:val="left"/>
      <w:pPr>
        <w:ind w:left="992" w:hanging="567"/>
      </w:pPr>
    </w:lvl>
    <w:lvl w:ilvl="2">
      <w:start w:val="1"/>
      <w:numFmt w:val="decimal"/>
      <w:pStyle w:val="jasidsubsubsection"/>
      <w:lvlText w:val="%1.%2.%3"/>
      <w:lvlJc w:val="left"/>
      <w:pPr>
        <w:ind w:left="1418" w:hanging="567"/>
      </w:pPr>
    </w:lvl>
    <w:lvl w:ilvl="3">
      <w:start w:val="1"/>
      <w:numFmt w:val="decimal"/>
      <w:lvlText w:val="%1.%2.%3.%4"/>
      <w:lvlJc w:val="left"/>
      <w:pPr>
        <w:ind w:left="1984" w:hanging="708"/>
      </w:pPr>
    </w:lvl>
    <w:lvl w:ilvl="4">
      <w:start w:val="1"/>
      <w:numFmt w:val="decimal"/>
      <w:lvlText w:val="%1.%2.%3.%4.%5"/>
      <w:lvlJc w:val="left"/>
      <w:pPr>
        <w:ind w:left="2551" w:hanging="850"/>
      </w:pPr>
    </w:lvl>
    <w:lvl w:ilvl="5">
      <w:start w:val="1"/>
      <w:numFmt w:val="decimal"/>
      <w:lvlText w:val="%1.%2.%3.%4.%5.%6"/>
      <w:lvlJc w:val="left"/>
      <w:pPr>
        <w:ind w:left="3260" w:hanging="1134"/>
      </w:pPr>
    </w:lvl>
    <w:lvl w:ilvl="6">
      <w:start w:val="1"/>
      <w:numFmt w:val="decimal"/>
      <w:lvlText w:val="%1.%2.%3.%4.%5.%6.%7"/>
      <w:lvlJc w:val="left"/>
      <w:pPr>
        <w:ind w:left="3827" w:hanging="1276"/>
      </w:pPr>
    </w:lvl>
    <w:lvl w:ilvl="7">
      <w:start w:val="1"/>
      <w:numFmt w:val="decimal"/>
      <w:lvlText w:val="%1.%2.%3.%4.%5.%6.%7.%8"/>
      <w:lvlJc w:val="left"/>
      <w:pPr>
        <w:ind w:left="4394" w:hanging="1418"/>
      </w:pPr>
    </w:lvl>
    <w:lvl w:ilvl="8">
      <w:start w:val="1"/>
      <w:numFmt w:val="decimal"/>
      <w:lvlText w:val="%1.%2.%3.%4.%5.%6.%7.%8.%9"/>
      <w:lvlJc w:val="left"/>
      <w:pPr>
        <w:ind w:left="5102" w:hanging="1700"/>
      </w:pPr>
    </w:lvl>
  </w:abstractNum>
  <w:num w:numId="1">
    <w:abstractNumId w:val="0"/>
  </w:num>
  <w:num w:numId="2">
    <w:abstractNumId w:val="0"/>
  </w:num>
  <w:num w:numId="3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50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2NLYwNTIxNzU2tTQyNjNX0lEKTi0uzszPAykwNKgFAFsYEmgtAAAA"/>
  </w:docVars>
  <w:rsids>
    <w:rsidRoot w:val="00172392"/>
    <w:rsid w:val="00014AFC"/>
    <w:rsid w:val="00035BF5"/>
    <w:rsid w:val="00040E4E"/>
    <w:rsid w:val="000439AD"/>
    <w:rsid w:val="00044E69"/>
    <w:rsid w:val="00061ADB"/>
    <w:rsid w:val="00070AE8"/>
    <w:rsid w:val="00071B6E"/>
    <w:rsid w:val="00075D36"/>
    <w:rsid w:val="000A66CD"/>
    <w:rsid w:val="000A70AF"/>
    <w:rsid w:val="001000AF"/>
    <w:rsid w:val="0012134C"/>
    <w:rsid w:val="00147D32"/>
    <w:rsid w:val="00166331"/>
    <w:rsid w:val="00172392"/>
    <w:rsid w:val="00176AC9"/>
    <w:rsid w:val="001775D7"/>
    <w:rsid w:val="00193764"/>
    <w:rsid w:val="001C76BA"/>
    <w:rsid w:val="001F19AC"/>
    <w:rsid w:val="001F6DF5"/>
    <w:rsid w:val="00210BFC"/>
    <w:rsid w:val="00224BCA"/>
    <w:rsid w:val="00235BDA"/>
    <w:rsid w:val="00242974"/>
    <w:rsid w:val="00243AE2"/>
    <w:rsid w:val="002644DE"/>
    <w:rsid w:val="002814AB"/>
    <w:rsid w:val="002926F0"/>
    <w:rsid w:val="002A2BB3"/>
    <w:rsid w:val="002D1341"/>
    <w:rsid w:val="002E5458"/>
    <w:rsid w:val="002E5C1E"/>
    <w:rsid w:val="00301EDC"/>
    <w:rsid w:val="00306955"/>
    <w:rsid w:val="00311BD3"/>
    <w:rsid w:val="00313920"/>
    <w:rsid w:val="00317CA8"/>
    <w:rsid w:val="00350A21"/>
    <w:rsid w:val="003808A0"/>
    <w:rsid w:val="00397A84"/>
    <w:rsid w:val="003B6AAD"/>
    <w:rsid w:val="003D4006"/>
    <w:rsid w:val="003D7671"/>
    <w:rsid w:val="004064ED"/>
    <w:rsid w:val="00432A9F"/>
    <w:rsid w:val="004464B0"/>
    <w:rsid w:val="00490EA1"/>
    <w:rsid w:val="004A52B4"/>
    <w:rsid w:val="004A530E"/>
    <w:rsid w:val="004B14AB"/>
    <w:rsid w:val="004C2110"/>
    <w:rsid w:val="004D4B09"/>
    <w:rsid w:val="004E4AC5"/>
    <w:rsid w:val="004F145D"/>
    <w:rsid w:val="00505774"/>
    <w:rsid w:val="005118C7"/>
    <w:rsid w:val="00520926"/>
    <w:rsid w:val="00560015"/>
    <w:rsid w:val="005604B0"/>
    <w:rsid w:val="005A1AB4"/>
    <w:rsid w:val="005E0B42"/>
    <w:rsid w:val="005E1A97"/>
    <w:rsid w:val="005F0CE7"/>
    <w:rsid w:val="005F2642"/>
    <w:rsid w:val="005F3430"/>
    <w:rsid w:val="005F4B12"/>
    <w:rsid w:val="00603298"/>
    <w:rsid w:val="006205B0"/>
    <w:rsid w:val="006445C1"/>
    <w:rsid w:val="00644642"/>
    <w:rsid w:val="006C61A6"/>
    <w:rsid w:val="006D03A9"/>
    <w:rsid w:val="006F33E7"/>
    <w:rsid w:val="00720E18"/>
    <w:rsid w:val="007240D0"/>
    <w:rsid w:val="007261CC"/>
    <w:rsid w:val="0072772D"/>
    <w:rsid w:val="00743226"/>
    <w:rsid w:val="00744F0E"/>
    <w:rsid w:val="00747861"/>
    <w:rsid w:val="007514CD"/>
    <w:rsid w:val="007521E6"/>
    <w:rsid w:val="007549F6"/>
    <w:rsid w:val="00775F69"/>
    <w:rsid w:val="00794FAD"/>
    <w:rsid w:val="007A033A"/>
    <w:rsid w:val="007B11CE"/>
    <w:rsid w:val="007C326C"/>
    <w:rsid w:val="007C5F85"/>
    <w:rsid w:val="007C7A3B"/>
    <w:rsid w:val="007E4434"/>
    <w:rsid w:val="00804F73"/>
    <w:rsid w:val="0084778D"/>
    <w:rsid w:val="0087408E"/>
    <w:rsid w:val="008F41A7"/>
    <w:rsid w:val="00902024"/>
    <w:rsid w:val="00913BD9"/>
    <w:rsid w:val="00926556"/>
    <w:rsid w:val="00937C35"/>
    <w:rsid w:val="00945712"/>
    <w:rsid w:val="00947A90"/>
    <w:rsid w:val="00984278"/>
    <w:rsid w:val="009C11B5"/>
    <w:rsid w:val="009C6E5C"/>
    <w:rsid w:val="009D1682"/>
    <w:rsid w:val="00A62917"/>
    <w:rsid w:val="00A642AF"/>
    <w:rsid w:val="00AB17BE"/>
    <w:rsid w:val="00AF39E6"/>
    <w:rsid w:val="00AF65A6"/>
    <w:rsid w:val="00B05C1B"/>
    <w:rsid w:val="00B31468"/>
    <w:rsid w:val="00B3645F"/>
    <w:rsid w:val="00B510FB"/>
    <w:rsid w:val="00BA09B9"/>
    <w:rsid w:val="00BA75BE"/>
    <w:rsid w:val="00BB1C4E"/>
    <w:rsid w:val="00BB34FD"/>
    <w:rsid w:val="00BF6DFA"/>
    <w:rsid w:val="00BF76AA"/>
    <w:rsid w:val="00BF7E6A"/>
    <w:rsid w:val="00C01FE1"/>
    <w:rsid w:val="00C143C8"/>
    <w:rsid w:val="00C21ACB"/>
    <w:rsid w:val="00C33A7F"/>
    <w:rsid w:val="00C4457F"/>
    <w:rsid w:val="00C53BA8"/>
    <w:rsid w:val="00C563AA"/>
    <w:rsid w:val="00C6320B"/>
    <w:rsid w:val="00C640F5"/>
    <w:rsid w:val="00C65827"/>
    <w:rsid w:val="00CA1048"/>
    <w:rsid w:val="00CA1F67"/>
    <w:rsid w:val="00CB0BEC"/>
    <w:rsid w:val="00CB51AB"/>
    <w:rsid w:val="00CB6E83"/>
    <w:rsid w:val="00CD0260"/>
    <w:rsid w:val="00CD37F3"/>
    <w:rsid w:val="00CF0DCA"/>
    <w:rsid w:val="00D05BA0"/>
    <w:rsid w:val="00D93519"/>
    <w:rsid w:val="00DC6FF3"/>
    <w:rsid w:val="00DD4294"/>
    <w:rsid w:val="00DE26AA"/>
    <w:rsid w:val="00E57C95"/>
    <w:rsid w:val="00E76B83"/>
    <w:rsid w:val="00EA1DFC"/>
    <w:rsid w:val="00EA44CC"/>
    <w:rsid w:val="00EA7270"/>
    <w:rsid w:val="00EE05F3"/>
    <w:rsid w:val="00EF1704"/>
    <w:rsid w:val="00F3084A"/>
    <w:rsid w:val="00F57E73"/>
    <w:rsid w:val="00F85552"/>
    <w:rsid w:val="00FA0D9E"/>
    <w:rsid w:val="00FB12DA"/>
    <w:rsid w:val="00FD60C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;"/>
  <w15:chartTrackingRefBased/>
  <w15:docId w15:val="{97E106CF-71E3-4830-8C03-81E7D2CF0C8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ja-JP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4E4AC5"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jasidparagraph">
    <w:name w:val="jasid.paragraph"/>
    <w:basedOn w:val="ListParagraph"/>
    <w:link w:val="jasidparagraphChar"/>
    <w:qFormat/>
    <w:rsid w:val="007C326C"/>
    <w:pPr>
      <w:widowControl w:val="0"/>
      <w:spacing w:after="0" w:line="240" w:lineRule="auto"/>
      <w:ind w:left="0" w:firstLine="426"/>
      <w:contextualSpacing w:val="0"/>
      <w:jc w:val="both"/>
    </w:pPr>
    <w:rPr>
      <w:rFonts w:ascii="Times New Roman" w:eastAsia="ＭＳ 明朝" w:hAnsi="Times New Roman" w:cs="Times New Roman"/>
      <w:kern w:val="2"/>
      <w:sz w:val="21"/>
    </w:rPr>
  </w:style>
  <w:style w:type="character" w:customStyle="1" w:styleId="jasidparagraphChar">
    <w:name w:val="jasid.paragraph Char"/>
    <w:basedOn w:val="DefaultParagraphFont"/>
    <w:link w:val="jasidparagraph"/>
    <w:rsid w:val="007C326C"/>
    <w:rPr>
      <w:rFonts w:ascii="Times New Roman" w:eastAsia="ＭＳ 明朝" w:hAnsi="Times New Roman" w:cs="Times New Roman"/>
      <w:kern w:val="2"/>
      <w:sz w:val="21"/>
    </w:rPr>
  </w:style>
  <w:style w:type="paragraph" w:styleId="ListParagraph">
    <w:name w:val="List Paragraph"/>
    <w:basedOn w:val="Normal"/>
    <w:uiPriority w:val="34"/>
    <w:qFormat/>
    <w:rsid w:val="007C326C"/>
    <w:pPr>
      <w:ind w:left="720"/>
      <w:contextualSpacing/>
    </w:pPr>
  </w:style>
  <w:style w:type="paragraph" w:customStyle="1" w:styleId="jasidsection">
    <w:name w:val="jasid.section"/>
    <w:basedOn w:val="Normal"/>
    <w:link w:val="jasidsectionChar"/>
    <w:qFormat/>
    <w:rsid w:val="007C326C"/>
    <w:pPr>
      <w:widowControl w:val="0"/>
      <w:numPr>
        <w:numId w:val="3"/>
      </w:numPr>
      <w:tabs>
        <w:tab w:val="left" w:pos="567"/>
      </w:tabs>
      <w:spacing w:after="0" w:line="240" w:lineRule="auto"/>
      <w:jc w:val="both"/>
    </w:pPr>
    <w:rPr>
      <w:rFonts w:ascii="Times New Roman" w:eastAsia="HGP明朝B" w:hAnsi="Times New Roman" w:cs="Times New Roman"/>
      <w:kern w:val="2"/>
      <w:sz w:val="21"/>
      <w:szCs w:val="21"/>
    </w:rPr>
  </w:style>
  <w:style w:type="character" w:customStyle="1" w:styleId="jasidsectionChar">
    <w:name w:val="jasid.section Char"/>
    <w:basedOn w:val="DefaultParagraphFont"/>
    <w:link w:val="jasid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ection">
    <w:name w:val="jasid.subsection"/>
    <w:basedOn w:val="jasidsection"/>
    <w:link w:val="jasidsubsectionChar"/>
    <w:qFormat/>
    <w:rsid w:val="007C326C"/>
    <w:pPr>
      <w:numPr>
        <w:ilvl w:val="1"/>
      </w:numPr>
      <w:tabs>
        <w:tab w:val="clear" w:pos="567"/>
        <w:tab w:val="left" w:pos="426"/>
      </w:tabs>
    </w:pPr>
  </w:style>
  <w:style w:type="character" w:customStyle="1" w:styleId="jasidsubsectionChar">
    <w:name w:val="jasid.subsection Char"/>
    <w:basedOn w:val="jasidsectionChar"/>
    <w:link w:val="jasid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jasidsubsubsection">
    <w:name w:val="jasid.subsubsection"/>
    <w:basedOn w:val="jasidsubsection"/>
    <w:link w:val="jasidsubsubsectionChar"/>
    <w:qFormat/>
    <w:rsid w:val="007C326C"/>
    <w:pPr>
      <w:numPr>
        <w:ilvl w:val="2"/>
      </w:numPr>
    </w:pPr>
  </w:style>
  <w:style w:type="character" w:customStyle="1" w:styleId="jasidsubsubsectionChar">
    <w:name w:val="jasid.subsubsection Char"/>
    <w:basedOn w:val="jasidsubsectionChar"/>
    <w:link w:val="jasidsubsubsection"/>
    <w:rsid w:val="007C326C"/>
    <w:rPr>
      <w:rFonts w:ascii="Times New Roman" w:eastAsia="HGP明朝B" w:hAnsi="Times New Roman" w:cs="Times New Roman"/>
      <w:kern w:val="2"/>
      <w:sz w:val="21"/>
      <w:szCs w:val="21"/>
    </w:rPr>
  </w:style>
  <w:style w:type="paragraph" w:customStyle="1" w:styleId="rdate">
    <w:name w:val="r.date"/>
    <w:basedOn w:val="Normal"/>
    <w:qFormat/>
    <w:rsid w:val="00B05C1B"/>
    <w:pPr>
      <w:widowControl w:val="0"/>
      <w:spacing w:after="0" w:line="240" w:lineRule="auto"/>
      <w:jc w:val="both"/>
    </w:pPr>
    <w:rPr>
      <w:rFonts w:ascii="Times New Roman" w:hAnsi="Times New Roman" w:cs="Times New Roman"/>
      <w:kern w:val="2"/>
      <w:sz w:val="21"/>
      <w:bdr w:val="single" w:sz="4" w:space="0" w:color="FF0000"/>
    </w:rPr>
  </w:style>
  <w:style w:type="paragraph" w:customStyle="1" w:styleId="rtype">
    <w:name w:val="r.type"/>
    <w:basedOn w:val="rdate"/>
    <w:qFormat/>
    <w:rsid w:val="00B05C1B"/>
    <w:rPr>
      <w:b/>
      <w:color w:val="FF0000"/>
      <w:u w:val="single"/>
      <w:bdr w:val="none" w:sz="0" w:space="0" w:color="auto"/>
    </w:rPr>
  </w:style>
  <w:style w:type="paragraph" w:styleId="Bibliography">
    <w:name w:val="Bibliography"/>
    <w:basedOn w:val="Normal"/>
    <w:next w:val="Normal"/>
    <w:uiPriority w:val="37"/>
    <w:unhideWhenUsed/>
    <w:rsid w:val="003D7671"/>
    <w:pPr>
      <w:spacing w:after="0" w:line="240" w:lineRule="auto"/>
      <w:ind w:left="170" w:hanging="170"/>
    </w:pPr>
  </w:style>
  <w:style w:type="paragraph" w:styleId="Header">
    <w:name w:val="header"/>
    <w:basedOn w:val="Normal"/>
    <w:link w:val="Head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5604B0"/>
  </w:style>
  <w:style w:type="paragraph" w:styleId="Footer">
    <w:name w:val="footer"/>
    <w:basedOn w:val="Normal"/>
    <w:link w:val="FooterChar"/>
    <w:uiPriority w:val="99"/>
    <w:unhideWhenUsed/>
    <w:rsid w:val="005604B0"/>
    <w:pPr>
      <w:tabs>
        <w:tab w:val="center" w:pos="4419"/>
        <w:tab w:val="right" w:pos="8838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5604B0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0AA48F1-C899-4111-9E89-62566133C8B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492</TotalTime>
  <Pages>6</Pages>
  <Words>6160</Words>
  <Characters>35118</Characters>
  <Application>Microsoft Office Word</Application>
  <DocSecurity>0</DocSecurity>
  <Lines>292</Lines>
  <Paragraphs>82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119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iariniaina</dc:creator>
  <cp:keywords/>
  <dc:description/>
  <cp:lastModifiedBy>Andriariniaina</cp:lastModifiedBy>
  <cp:revision>48</cp:revision>
  <dcterms:created xsi:type="dcterms:W3CDTF">2022-11-25T12:21:00Z</dcterms:created>
  <dcterms:modified xsi:type="dcterms:W3CDTF">2023-02-09T08:5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20"&gt;&lt;session id="pcht9Q8f"/&gt;&lt;style id="http://www.zotero.org/styles/chicago-author-date-kyoso-ja" hasBibliography="1" bibliographyStyleHasBeenSet="1"/&gt;&lt;prefs&gt;&lt;pref name="fieldType" value="Field"/&gt;&lt;/prefs&gt;&lt;/data&gt;</vt:lpwstr>
  </property>
</Properties>
</file>